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66C87" w:rsidRPr="00B46F00" w:rsidRDefault="00E66C87" w:rsidP="00E66C87">
      <w:pPr>
        <w:pStyle w:val="Heading1"/>
      </w:pPr>
      <w:bookmarkStart w:id="0" w:name="_Toc190691683"/>
      <w:r w:rsidRPr="00B46F00">
        <w:t>BAB I</w:t>
      </w:r>
      <w:bookmarkEnd w:id="0"/>
    </w:p>
    <w:p w:rsidR="00E66C87" w:rsidRPr="004F15EE" w:rsidRDefault="00E66C87" w:rsidP="00E66C87">
      <w:pPr>
        <w:pStyle w:val="Heading1"/>
      </w:pPr>
      <w:bookmarkStart w:id="1" w:name="_Toc190691684"/>
      <w:r w:rsidRPr="00B46F00">
        <w:t>PENDAHULUAN</w:t>
      </w:r>
      <w:bookmarkEnd w:id="1"/>
    </w:p>
    <w:p w:rsidR="00E66C87" w:rsidRPr="00B46F00" w:rsidRDefault="00E66C87" w:rsidP="00E66C87">
      <w:pPr>
        <w:pStyle w:val="Heading2"/>
        <w:numPr>
          <w:ilvl w:val="0"/>
          <w:numId w:val="7"/>
        </w:numPr>
        <w:spacing w:line="480" w:lineRule="auto"/>
        <w:ind w:left="709" w:hanging="709"/>
        <w:rPr>
          <w:rFonts w:ascii="Times New Roman" w:hAnsi="Times New Roman" w:cs="Times New Roman"/>
          <w:color w:val="auto"/>
          <w:sz w:val="24"/>
          <w:szCs w:val="24"/>
        </w:rPr>
      </w:pPr>
      <w:bookmarkStart w:id="2" w:name="_Toc190691685"/>
      <w:r w:rsidRPr="00B46F00">
        <w:rPr>
          <w:rFonts w:ascii="Times New Roman" w:hAnsi="Times New Roman" w:cs="Times New Roman"/>
          <w:color w:val="auto"/>
          <w:sz w:val="24"/>
          <w:szCs w:val="24"/>
        </w:rPr>
        <w:t>Latar Belakang Masalah</w:t>
      </w:r>
      <w:bookmarkEnd w:id="2"/>
    </w:p>
    <w:p w:rsidR="00E66C87" w:rsidRPr="00B46F00" w:rsidRDefault="00E66C87" w:rsidP="00E66C87">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Dalam kehidupan kita, kita sebagai manusia tidak terlepas dengan yang namanya dunia pendidikan.Pendidikan merupakan fondasi penting dalam </w:t>
      </w:r>
      <w:r>
        <w:rPr>
          <w:rFonts w:ascii="Times New Roman" w:hAnsi="Times New Roman" w:cs="Times New Roman"/>
          <w:sz w:val="24"/>
          <w:szCs w:val="24"/>
        </w:rPr>
        <w:t>mem</w:t>
      </w:r>
      <w:r w:rsidRPr="00B46F00">
        <w:rPr>
          <w:rFonts w:ascii="Times New Roman" w:hAnsi="Times New Roman" w:cs="Times New Roman"/>
          <w:sz w:val="24"/>
          <w:szCs w:val="24"/>
        </w:rPr>
        <w:t>bentuk karakter dan pengetahuan generasi muda. Di Indonesia, pendidikan dasar memiliki peran yang sangat penting dalam menanamkan nilai-nilai moral, budaya, dan keterampilan dasar yang diperlukan untuk menghadapi berbagai tantangan di masa mendatang. Dalam hal ini, kurikulum merdeka yang diterapkan oleh Kementerian Pendidikan dan Kebudayaan (Kemendikbud) menjadi suatu langkah strategis untuk menciptakan system pendidikan yang lebih fleksibel, relevan dan berpusat pada kebutuhan peserta didik.Kurikulum ini memberikan kebebasan kepada pendidik untuk mengembangkan metode dan media pembelajaran yang inovatif dengan tetap berpegang pada prinsip-prinsip pendidikan karakter dan memperkuat kearifan lokal.</w:t>
      </w:r>
    </w:p>
    <w:p w:rsidR="00E66C87" w:rsidRDefault="00E66C87" w:rsidP="00E66C87">
      <w:pPr>
        <w:spacing w:after="0" w:line="480" w:lineRule="auto"/>
        <w:ind w:firstLine="567"/>
        <w:jc w:val="both"/>
        <w:rPr>
          <w:rFonts w:ascii="Times New Roman" w:hAnsi="Times New Roman" w:cs="Times New Roman"/>
          <w:sz w:val="24"/>
          <w:szCs w:val="24"/>
        </w:rPr>
        <w:sectPr w:rsidR="00E66C87" w:rsidSect="008C62C2">
          <w:headerReference w:type="even" r:id="rId7"/>
          <w:headerReference w:type="default" r:id="rId8"/>
          <w:footerReference w:type="even" r:id="rId9"/>
          <w:footerReference w:type="default" r:id="rId10"/>
          <w:headerReference w:type="first" r:id="rId11"/>
          <w:footerReference w:type="first" r:id="rId12"/>
          <w:pgSz w:w="11906" w:h="16838" w:code="9"/>
          <w:pgMar w:top="2268" w:right="1701" w:bottom="1701" w:left="2268" w:header="709" w:footer="709" w:gutter="0"/>
          <w:pgNumType w:start="1"/>
          <w:cols w:space="708"/>
          <w:docGrid w:linePitch="360"/>
        </w:sectPr>
      </w:pPr>
      <w:r w:rsidRPr="00B46F00">
        <w:rPr>
          <w:rFonts w:ascii="Times New Roman" w:hAnsi="Times New Roman" w:cs="Times New Roman"/>
          <w:sz w:val="24"/>
          <w:szCs w:val="24"/>
        </w:rPr>
        <w:t>Salah satu implementasi kurikulum merdeka yang menekankan pada aspek kearifan lokal adalah Proyek Penguatan Profil Pancasila (P5), khususnya da</w:t>
      </w:r>
      <w:bookmarkStart w:id="3" w:name="_GoBack"/>
      <w:bookmarkEnd w:id="3"/>
      <w:r w:rsidRPr="00B46F00">
        <w:rPr>
          <w:rFonts w:ascii="Times New Roman" w:hAnsi="Times New Roman" w:cs="Times New Roman"/>
          <w:sz w:val="24"/>
          <w:szCs w:val="24"/>
        </w:rPr>
        <w:t xml:space="preserve">lam penggunaan bahasa daerah. Menurut </w:t>
      </w:r>
      <w:r w:rsidR="008C57AD"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abstract":"… generasi Alpha sehingga dapat diperkirakan penguasaan anak-anak generasi Alpha … Internet dan teknologi turut membuka kesempatan khususnya generasi Alpha dalam belajar hal …","author":[{"dropping-particle":"","family":"Cindana","given":"","non-dropping-particle":"","parse-names":false,"suffix":""},{"dropping-particle":"","family":"Sutarini","given":"","non-dropping-particle":"","parse-names":false,"suffix":""}],"container-title":"Ability: Journal of Education and Social Analysis","id":"ITEM-1","issue":"3","issued":{"date-parts":[["2022"]]},"page":"43-54","title":"Analisis penggunaan kosakata bahasa Indonesia di kalangan generasi alpha","type":"article-journal","volume":"3"},"uris":["http://www.mendeley.com/documents/?uuid=f52ca726-de6c-46ca-a597-6e14a6b04d31"]}],"mendeley":{"formattedCitation":"(Cindana &amp; Sutarini, 2022)","plainTextFormattedCitation":"(Cindana &amp; Sutarini, 2022)","previouslyFormattedCitation":"(Cindana &amp; Sutarini, 2022)"},"properties":{"noteIndex":0},"schema":"https://github.com/citation-style-language/schema/raw/master/csl-citation.json"}</w:instrText>
      </w:r>
      <w:r w:rsidR="008C57AD"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Cindana &amp; Sutarini, 2022)</w:t>
      </w:r>
      <w:r w:rsidR="008C57AD"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menyatakan bahwa penerapan P5 dalam bidang bahasa daerah telah memperkaya kosakata anak-anak saat bermain atau bercerita dengan teman sebaya. Namun, dalam lingkungan rumah atau sekolah, bahasa Indonesia tetap menjadi bahasa utama, sehingga, mata pelajaran bahasa Indonesia dalam kurikulum merdeka tidak hanya berfungsi untuk mengajarkan keterampilan berbahasa, tetapi juga berperan </w:t>
      </w:r>
    </w:p>
    <w:p w:rsidR="00E66C87" w:rsidRPr="00B46F00" w:rsidRDefault="00E66C87" w:rsidP="00E66C87">
      <w:pPr>
        <w:spacing w:after="0" w:line="480" w:lineRule="auto"/>
        <w:jc w:val="both"/>
        <w:rPr>
          <w:rFonts w:ascii="Times New Roman" w:hAnsi="Times New Roman" w:cs="Times New Roman"/>
          <w:sz w:val="24"/>
          <w:szCs w:val="24"/>
        </w:rPr>
      </w:pPr>
      <w:r w:rsidRPr="00B46F00">
        <w:rPr>
          <w:rFonts w:ascii="Times New Roman" w:hAnsi="Times New Roman" w:cs="Times New Roman"/>
          <w:sz w:val="24"/>
          <w:szCs w:val="24"/>
        </w:rPr>
        <w:lastRenderedPageBreak/>
        <w:t>penting dalam membangun pemahaman peserta didik terhadap budaya, nilai-nilai moral, serta kearifan lokal yang ada di masyarakat.</w:t>
      </w:r>
    </w:p>
    <w:p w:rsidR="00E66C87" w:rsidRPr="00B46F00" w:rsidRDefault="00E66C87" w:rsidP="00E66C87">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Bahasa Indonesia sebagai salah satu mata pelajaran yang bertujuan untuk membekali peserta didik untuk mengembangkan kemampuan berbahasa, bersamaan dengan aspek penalaran dan hafalan, sehingga pengetahuan dan informasi yang diperoleh peserta didik terfokus pada hasil dari bahasa dan sastra.</w:t>
      </w:r>
      <w:r w:rsidR="008C57AD"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abstract":"Penelitian ini dilakukan untuk mendeskripsikan langkah-langkah model kooperatif Think Pair Share dalam pembelajaran menyunting karangan serta hasil menyunting sebelum dan setelah implementasi. Tempat penelitian ini dilakukan di SMPN 1 Cimanggu tahun ajaran 2019/2020. Metode penelitian yang digunakan adalah metode eksperimen. Prosedur penelitiannya dilakukan dengan tiga tahapan yaitu pelaksanaan tes awal menyunting karangan, penerapan Think Pair Share dan tes akhir menyunting karangan. Teknik pengambilan sampel yang digunakan adalah purposive sampling dengan berdasarkan karakteristik dan rekomendasi guru pengampu mata pelajaran bahasa Indonesia. Sampel yang dipilih yaitu siswa kelas IXA. Hasil penelitian ini menunjukan bahwa penerapan Think Pair Share dalam pembelajaran dapat dilakukan dengan tahapan sebagai berikut, yaitu: 1) pendahuluan pembelajaran dengan penyampaian tujuan pembelajaran menyunting karangan; 2) pembentukan kelompok belajar; 3) pemberian stimulus menyunting karangan yang difasilitasi oleh guru; 3) mengdeintifikasi permasalahan mengenai proses menyunting karangan; 4) mengumpulkan data dari berbagai sumber mengenai proses menyunting; 4) mengolah data yang diperoleh dengan bimbingan guru melalui penyuntingan karangan; 5) menyampaikan hasil diskusinya, dan 6) menyimpulkan proses menyunting. Adapun hasilnya terdapat kenaikan yang signifikan dari rata-rata tes awal sebesar 68 menjadi 77. Kata Kunci: Pembelajaran, menyunting, Think Pair Share. Abstract.","author":[{"dropping-particle":"","family":"Juwita","given":"Putri","non-dropping-particle":"","parse-names":false,"suffix":""},{"dropping-particle":"","family":"Ginting","given":"Lisa Septia Dewi br.","non-dropping-particle":"","parse-names":false,"suffix":""}],"container-title":"wFace Threatening act of different ethnic speakers in communicative events of school context","id":"ITEM-1","issue":"2","issued":{"date-parts":[["2020"]]},"page":"92-97","title":"Jurnal Pendidikan Bahasa dan Sastra Indonesia","type":"article-journal","volume":"9"},"uris":["http://www.mendeley.com/documents/?uuid=e100d318-d82e-407e-bad4-69137b891c93"]}],"mendeley":{"formattedCitation":"(Juwita &amp; Ginting, 2020)","plainTextFormattedCitation":"(Juwita &amp; Ginting, 2020)","previouslyFormattedCitation":"(Juwita &amp; Ginting, 2020)"},"properties":{"noteIndex":0},"schema":"https://github.com/citation-style-language/schema/raw/master/csl-citation.json"}</w:instrText>
      </w:r>
      <w:r w:rsidR="008C57AD"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Juwita &amp; Ginting, 2020)</w:t>
      </w:r>
      <w:r w:rsidR="008C57AD" w:rsidRPr="00B46F00">
        <w:rPr>
          <w:rFonts w:ascii="Times New Roman" w:hAnsi="Times New Roman" w:cs="Times New Roman"/>
          <w:sz w:val="24"/>
          <w:szCs w:val="24"/>
        </w:rPr>
        <w:fldChar w:fldCharType="end"/>
      </w:r>
    </w:p>
    <w:p w:rsidR="00E66C87" w:rsidRPr="00B46F00" w:rsidRDefault="008C57AD" w:rsidP="00E66C87">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fldChar w:fldCharType="begin" w:fldLock="1"/>
      </w:r>
      <w:r w:rsidR="00E66C87" w:rsidRPr="00B46F00">
        <w:rPr>
          <w:rFonts w:ascii="Times New Roman" w:hAnsi="Times New Roman" w:cs="Times New Roman"/>
          <w:sz w:val="24"/>
          <w:szCs w:val="24"/>
        </w:rPr>
        <w:instrText>ADDIN CSL_CITATION {"citationItems":[{"id":"ITEM-1","itemData":{"DOI":"10.32696/jip.v2i2.1081","ISSN":"2301-7740","abstract":"SMK DR. Cipto Mangunkusumo Kabupaten Simalungun, saat in masuk dalam zona oranye dengan risiko sedang. Hal ini menyebabkan seluruh lembaga pendidikan di wilayah Kabupaten Simalungun dilarang melakukan proses pembelajaran tatap muka. Penelitian ini secara khusus bertujuan untuk mendeskripsikan keefektifan media daring yang digunakan selama pandemi covid-19, dan mengevaluasi langkah perbaikan media pembelajaran daring untuk meningkatkan hasil belajar bahasa Indonesia di SMK DR Cipto Mangunkusumo Perdagangan. Metode yang digunakan adalah metode penelitian kuantitatif deskriptif dengan beberapa tahapan diantaranya, tahap pralapangan (adaptasi dan pengumpulan data awal); tahap kegiatan lapangan (observasi, wawancara, dokumentasi); tahap pengumpulan data; tahap analisis data; dan pelaporan hasil penelitian. Dari data yang diperoleh, bahwa media daring yang paling diminati siswa adalah: google classroom (49%), whatsapp group (31%), dan messenger (20%). Media yang digunakan dalam pembelajaran daring di SMK Dr. Cipto Mangunkusumo dinilai sangat efektif oleh 11 siswa (31%), efektif (9 siswa atau 26%), kurang efektif (10 siswa atau 29%), tidak efektif (5 siswa atau 14%). Evaluasi perbaikan untuk memaksimalkan tingkat keefektifan pembelajaran secara daring dapat dilakukan dengan platform digital yang lebih luas, misalnya seperti youtube, instagram, zoom, dan lain sebagainya.","author":[{"dropping-particle":"","family":"Sutarini","given":"","non-dropping-particle":"","parse-names":false,"suffix":""},{"dropping-particle":"","family":"Wariyati","given":"","non-dropping-particle":"","parse-names":false,"suffix":""}],"container-title":"Jurnal Ilmu Pendidikan","id":"ITEM-1","issue":"2","issued":{"date-parts":[["2022"]]},"page":"91-96","title":"Pembelajaran Bahasa Indonesia Dengan Media Daring Solusi Pandemi Covid-19","type":"article-journal","volume":"2"},"uris":["http://www.mendeley.com/documents/?uuid=e853d12a-be61-48e8-bc5d-4147f197afce"]}],"mendeley":{"formattedCitation":"(Sutarini &amp; Wariyati, 2022)","plainTextFormattedCitation":"(Sutarini &amp; Wariyati, 2022)","previouslyFormattedCitation":"(Sutarini &amp; Wariyati, 2022)"},"properties":{"noteIndex":0},"schema":"https://github.com/citation-style-language/schema/raw/master/csl-citation.json"}</w:instrText>
      </w:r>
      <w:r w:rsidRPr="00B46F00">
        <w:rPr>
          <w:rFonts w:ascii="Times New Roman" w:hAnsi="Times New Roman" w:cs="Times New Roman"/>
          <w:sz w:val="24"/>
          <w:szCs w:val="24"/>
        </w:rPr>
        <w:fldChar w:fldCharType="separate"/>
      </w:r>
      <w:r w:rsidR="00E66C87" w:rsidRPr="00B46F00">
        <w:rPr>
          <w:rFonts w:ascii="Times New Roman" w:hAnsi="Times New Roman" w:cs="Times New Roman"/>
          <w:noProof/>
          <w:sz w:val="24"/>
          <w:szCs w:val="24"/>
        </w:rPr>
        <w:t>(Sutarini &amp; Wariyati, 2022)</w:t>
      </w:r>
      <w:r w:rsidRPr="00B46F00">
        <w:rPr>
          <w:rFonts w:ascii="Times New Roman" w:hAnsi="Times New Roman" w:cs="Times New Roman"/>
          <w:sz w:val="24"/>
          <w:szCs w:val="24"/>
        </w:rPr>
        <w:fldChar w:fldCharType="end"/>
      </w:r>
      <w:r w:rsidR="00E66C87" w:rsidRPr="00B46F00">
        <w:rPr>
          <w:rFonts w:ascii="Times New Roman" w:hAnsi="Times New Roman" w:cs="Times New Roman"/>
          <w:sz w:val="24"/>
          <w:szCs w:val="24"/>
        </w:rPr>
        <w:t xml:space="preserve"> menyatakan bahwa problematika pembelajaran bahasa Indonesia saat ini adalah masih banyak peserta didik yang menganggap bahasa Indonesia adalah pelajaran yang membosankan. Terlebih materi bahasa Indonesia sangat banyak mengkaji berbagai teks dan sastra, salah satunya adalah materi cerpen. Hal ini menuntut kreativitas guru untuk mengembangkan pembelajarannya, baik dalam hal metode maupun media yang digunakan.</w:t>
      </w:r>
    </w:p>
    <w:p w:rsidR="00E66C87" w:rsidRPr="00B46F00" w:rsidRDefault="00E66C87" w:rsidP="00E66C87">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Berdasarkan hasil wawancara dengan wali kelas III SDN 101797 Delitua, diketahui bahwasanya sekolah ini telah menerapkan Kurikulum Merdeka selama satu tahun dengan sarana dan prasarana yang cukup memadai.Namun, proses pembelajaran masih tergolong kurang interaktif.Hal ini disebabkan oleh kurangnya kemampuan guru dalam memanfaatkan dan memodifikasikan teknologi dalam pembelajaran.Selain itu, rendahnya minat baca peserta didik menjadi salah satu kendala utama dalam pengajaran bahasa Indonesia.</w:t>
      </w:r>
    </w:p>
    <w:p w:rsidR="00E66C87" w:rsidRPr="00B46F00" w:rsidRDefault="00E66C87" w:rsidP="00E66C87">
      <w:pPr>
        <w:spacing w:after="0" w:line="480" w:lineRule="auto"/>
        <w:ind w:firstLine="720"/>
        <w:jc w:val="both"/>
        <w:rPr>
          <w:rFonts w:ascii="Times New Roman" w:hAnsi="Times New Roman" w:cs="Times New Roman"/>
          <w:sz w:val="24"/>
          <w:szCs w:val="24"/>
        </w:rPr>
      </w:pPr>
      <w:r w:rsidRPr="00B46F00">
        <w:rPr>
          <w:rFonts w:ascii="Times New Roman" w:hAnsi="Times New Roman" w:cs="Times New Roman"/>
          <w:sz w:val="24"/>
          <w:szCs w:val="24"/>
        </w:rPr>
        <w:t xml:space="preserve">Rendahnya minat baca ini sejalan dengan penelitian yang dilakukan oleh </w:t>
      </w:r>
      <w:r w:rsidR="008C57AD"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abstract":"Penelitian ini dilatarbelakangi masih rendahnya hasil belajar siswa pada kelas V SDN Sukarajakulon I mata pelajaran matematika, dari pembelajaran yang hanya menggunakan model konvensional dan hanya mencapai nilai rata-rata 67,75 dengan presentase ketuntasan 42,5%. Untuk mengatasi permasalahan tersebut dilakukan Penelitian Tindakan Kelas yang bertujuan untuk meningkatkan hasil belajar siswa pada mata pelajaran matematika di Kelas V SDN Sukarajakulon I melalui penerapan model pembelajaran kooperatif tipe TAI (Team Assisted Individualization). Dalam penelitian ini, peneliti bekerjasama dengan guru kelas V SDN Sukarajakulon I sebagai observer. Subjek penelitian adalah siswa kelas V SDN Sukarajakulon I, sebanyak 40 siswa terdiri dari 20 siswa laki-laki dan 20 siswa perempuan. Teknik yang digunakan dalam pengumpulan data adalah tes, observasi, dan wawancara. Data yang diperoleh berupa hasil tes sebagai data primer dan hasil observasi serta wawancara sebagai data sekunder. Teknik analisis data yang digunakan adalah analisis data kuantitatif untuk menganalisis hasil tes akhir pada setiap siklus dan analisis data kualitatif untuk hasil observasi setiap siklus. Penelitian dilaksanakan dalam dua siklus. Hasil penelitian menunjukkan nilai rata-rata kelas yang diperoleh siswa sebelum tindakan adalah 67,75 dengan presentase ketuntasan 42,5% atau 17 siswa yang tuntas, sedangkan presentase ketuntasan siswa pada siklus I adalah 70% atau 28 siswa yang tuntas, dengan nilai rata-rata kelas yang diperoleh siswa adalah 70,375, dan pada siklus II nilai rata-rata kelas yang diperoleh siswa adalah 97,375 sedangkan presentase siswa yang memperoleh nilai mencapai ketuntasan belajar adalah 95% atau 38 siswa yang tuntas. Kesimpulan, bahwa penerapan model pembelajaran kooperatif tipe TAI (Team Assisted Individualization) dapat meningkatkan hasil belajar siswa pada mata pelajaran matematika materi kesebangunan dan simetri di kelas V SDN Sukarajakulon I Kecamatan Jatiwangi Kabupaten Majalengka Tahun Ajaran 2015/2016. Kata","author":[{"dropping-particle":"","family":"Prasrihamni","given":"Mega","non-dropping-particle":"","parse-names":false,"suffix":""},{"dropping-particle":"","family":"Zulela","given":"","non-dropping-particle":"","parse-names":false,"suffix":""},{"dropping-particle":"","family":"Edwita","given":"","non-dropping-particle":"","parse-names":false,"suffix":""}],"container-title":"Jurnal Cakrawala Pendas","id":"ITEM-1","issue":"1","issued":{"date-parts":[["2022"]]},"page":"128-134","title":"Optimalisasi Penerapan Kegiatan Literasi Dalam Meningkatkan Minat Baca Siswa Sekolah Dasar","type":"article-journal","volume":"8"},"uris":["http://www.mendeley.com/documents/?uuid=77fb7468-87d5-447c-87b0-32f2d9d0bacc"]}],"mendeley":{"formattedCitation":"(Prasrihamni et al., 2022)","manualFormatting":"Prasrihamni et al., (2022)","plainTextFormattedCitation":"(Prasrihamni et al., 2022)","previouslyFormattedCitation":"(Prasrihamni et al., 2022)"},"properties":{"noteIndex":0},"schema":"https://github.com/citation-style-language/schema/raw/master/csl-citation.json"}</w:instrText>
      </w:r>
      <w:r w:rsidR="008C57AD"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Prasrihamni et al., (2022)</w:t>
      </w:r>
      <w:r w:rsidR="008C57AD"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bahwa menurut Salma  &amp;  Mudzanatun (2019 ) </w:t>
      </w:r>
      <w:r w:rsidRPr="00B46F00">
        <w:rPr>
          <w:rFonts w:ascii="Times New Roman" w:hAnsi="Times New Roman" w:cs="Times New Roman"/>
          <w:sz w:val="24"/>
          <w:szCs w:val="24"/>
        </w:rPr>
        <w:lastRenderedPageBreak/>
        <w:t xml:space="preserve">menyatakan bahwa faktor utama rendahnya literasi di Indonesia karena dipengaruhi oleh permasalahan yang terjadi dalam lingkungan sekolah dan lingkungan luar sekolah yang meliputi beberapa hal. Salah satu faktor utama sumber belajar, sementara buku adalah terbatasnya sarana dan prasarana membaca, </w:t>
      </w:r>
      <w:r>
        <w:rPr>
          <w:rFonts w:ascii="Times New Roman" w:hAnsi="Times New Roman" w:cs="Times New Roman"/>
          <w:sz w:val="24"/>
          <w:szCs w:val="24"/>
        </w:rPr>
        <w:t>seperti ketersediaan perpustakaan dan buku bacaan yang</w:t>
      </w:r>
      <w:r w:rsidRPr="00B46F00">
        <w:rPr>
          <w:rFonts w:ascii="Times New Roman" w:hAnsi="Times New Roman" w:cs="Times New Roman"/>
          <w:sz w:val="24"/>
          <w:szCs w:val="24"/>
        </w:rPr>
        <w:t xml:space="preserve"> bervariasi.</w:t>
      </w:r>
      <w:r>
        <w:rPr>
          <w:rFonts w:ascii="Times New Roman" w:hAnsi="Times New Roman" w:cs="Times New Roman"/>
          <w:sz w:val="24"/>
          <w:szCs w:val="24"/>
        </w:rPr>
        <w:t>Masih</w:t>
      </w:r>
      <w:r w:rsidRPr="00B46F00">
        <w:rPr>
          <w:rFonts w:ascii="Times New Roman" w:hAnsi="Times New Roman" w:cs="Times New Roman"/>
          <w:sz w:val="24"/>
          <w:szCs w:val="24"/>
        </w:rPr>
        <w:t xml:space="preserve"> banyak sekolah </w:t>
      </w:r>
      <w:r>
        <w:rPr>
          <w:rFonts w:ascii="Times New Roman" w:hAnsi="Times New Roman" w:cs="Times New Roman"/>
          <w:sz w:val="24"/>
          <w:szCs w:val="24"/>
        </w:rPr>
        <w:t>di</w:t>
      </w:r>
      <w:r w:rsidRPr="00B46F00">
        <w:rPr>
          <w:rFonts w:ascii="Times New Roman" w:hAnsi="Times New Roman" w:cs="Times New Roman"/>
          <w:sz w:val="24"/>
          <w:szCs w:val="24"/>
        </w:rPr>
        <w:t xml:space="preserve"> Indonesia yang  masih  mengandalkan buku paket sebagai satu-satunya bacaan penunjang yang variatif dan juga bermutu masih sangat terbatas. </w:t>
      </w:r>
    </w:p>
    <w:p w:rsidR="00E66C87" w:rsidRPr="00B46F00" w:rsidRDefault="00E66C87" w:rsidP="00E66C87">
      <w:pPr>
        <w:spacing w:after="0" w:line="480" w:lineRule="auto"/>
        <w:ind w:firstLine="720"/>
        <w:jc w:val="both"/>
        <w:rPr>
          <w:rFonts w:ascii="Times New Roman" w:hAnsi="Times New Roman" w:cs="Times New Roman"/>
          <w:sz w:val="24"/>
          <w:szCs w:val="24"/>
        </w:rPr>
      </w:pPr>
      <w:r w:rsidRPr="00B46F00">
        <w:rPr>
          <w:rFonts w:ascii="Times New Roman" w:hAnsi="Times New Roman" w:cs="Times New Roman"/>
          <w:sz w:val="24"/>
          <w:szCs w:val="24"/>
        </w:rPr>
        <w:t xml:space="preserve">Beberapa sekolah yang sudah memiliki perpustakaan pun menghadapi kendala lainnya, seperti koleksi buku yang kurang menarik, ruang perpustakaan yang kurang nyaman, serta penyusunan buku yang tidak rapi, hal ini akan membuat  kegiatan membaca di perpustakaan menjadi hal yang membosankan, tidak mengasyikkan. Anisa </w:t>
      </w:r>
      <w:r w:rsidR="008C57AD"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abstract":"Penelitian ini dilatarbelakangi masih rendahnya hasil belajar siswa pada kelas V SDN Sukarajakulon I mata pelajaran matematika, dari pembelajaran yang hanya menggunakan model konvensional dan hanya mencapai nilai rata-rata 67,75 dengan presentase ketuntasan 42,5%. Untuk mengatasi permasalahan tersebut dilakukan Penelitian Tindakan Kelas yang bertujuan untuk meningkatkan hasil belajar siswa pada mata pelajaran matematika di Kelas V SDN Sukarajakulon I melalui penerapan model pembelajaran kooperatif tipe TAI (Team Assisted Individualization). Dalam penelitian ini, peneliti bekerjasama dengan guru kelas V SDN Sukarajakulon I sebagai observer. Subjek penelitian adalah siswa kelas V SDN Sukarajakulon I, sebanyak 40 siswa terdiri dari 20 siswa laki-laki dan 20 siswa perempuan. Teknik yang digunakan dalam pengumpulan data adalah tes, observasi, dan wawancara. Data yang diperoleh berupa hasil tes sebagai data primer dan hasil observasi serta wawancara sebagai data sekunder. Teknik analisis data yang digunakan adalah analisis data kuantitatif untuk menganalisis hasil tes akhir pada setiap siklus dan analisis data kualitatif untuk hasil observasi setiap siklus. Penelitian dilaksanakan dalam dua siklus. Hasil penelitian menunjukkan nilai rata-rata kelas yang diperoleh siswa sebelum tindakan adalah 67,75 dengan presentase ketuntasan 42,5% atau 17 siswa yang tuntas, sedangkan presentase ketuntasan siswa pada siklus I adalah 70% atau 28 siswa yang tuntas, dengan nilai rata-rata kelas yang diperoleh siswa adalah 70,375, dan pada siklus II nilai rata-rata kelas yang diperoleh siswa adalah 97,375 sedangkan presentase siswa yang memperoleh nilai mencapai ketuntasan belajar adalah 95% atau 38 siswa yang tuntas. Kesimpulan, bahwa penerapan model pembelajaran kooperatif tipe TAI (Team Assisted Individualization) dapat meningkatkan hasil belajar siswa pada mata pelajaran matematika materi kesebangunan dan simetri di kelas V SDN Sukarajakulon I Kecamatan Jatiwangi Kabupaten Majalengka Tahun Ajaran 2015/2016. Kata","author":[{"dropping-particle":"","family":"Prasrihamni","given":"Mega","non-dropping-particle":"","parse-names":false,"suffix":""},{"dropping-particle":"","family":"Zulela","given":"","non-dropping-particle":"","parse-names":false,"suffix":""},{"dropping-particle":"","family":"Edwita","given":"","non-dropping-particle":"","parse-names":false,"suffix":""}],"container-title":"Jurnal Cakrawala Pendas","id":"ITEM-1","issue":"1","issued":{"date-parts":[["2022"]]},"page":"128-134","title":"Optimalisasi Penerapan Kegiatan Literasi Dalam Meningkatkan Minat Baca Siswa Sekolah Dasar","type":"article-journal","volume":"8"},"uris":["http://www.mendeley.com/documents/?uuid=77fb7468-87d5-447c-87b0-32f2d9d0bacc"]}],"mendeley":{"formattedCitation":"(Prasrihamni et al., 2022)","manualFormatting":"(dalam Prasrihamni et al., 2022)","plainTextFormattedCitation":"(Prasrihamni et al., 2022)","previouslyFormattedCitation":"(Prasrihamni et al., 2022)"},"properties":{"noteIndex":0},"schema":"https://github.com/citation-style-language/schema/raw/master/csl-citation.json"}</w:instrText>
      </w:r>
      <w:r w:rsidR="008C57AD"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dalam Prasrihamni et al., 2022)</w:t>
      </w:r>
      <w:r w:rsidR="008C57AD" w:rsidRPr="00B46F00">
        <w:rPr>
          <w:rFonts w:ascii="Times New Roman" w:hAnsi="Times New Roman" w:cs="Times New Roman"/>
          <w:sz w:val="24"/>
          <w:szCs w:val="24"/>
        </w:rPr>
        <w:fldChar w:fldCharType="end"/>
      </w:r>
      <w:r w:rsidRPr="00B46F00">
        <w:rPr>
          <w:rFonts w:ascii="Times New Roman" w:hAnsi="Times New Roman" w:cs="Times New Roman"/>
          <w:sz w:val="24"/>
          <w:szCs w:val="24"/>
        </w:rPr>
        <w:t>.</w:t>
      </w:r>
    </w:p>
    <w:p w:rsidR="00E66C87" w:rsidRPr="00B46F00" w:rsidRDefault="00E66C87" w:rsidP="00E66C87">
      <w:pPr>
        <w:spacing w:after="0" w:line="480" w:lineRule="auto"/>
        <w:ind w:firstLine="720"/>
        <w:jc w:val="both"/>
        <w:rPr>
          <w:rFonts w:ascii="Times New Roman" w:hAnsi="Times New Roman" w:cs="Times New Roman"/>
          <w:sz w:val="24"/>
          <w:szCs w:val="24"/>
        </w:rPr>
      </w:pPr>
      <w:r w:rsidRPr="00B46F00">
        <w:rPr>
          <w:rFonts w:ascii="Times New Roman" w:hAnsi="Times New Roman" w:cs="Times New Roman"/>
          <w:sz w:val="24"/>
          <w:szCs w:val="24"/>
        </w:rPr>
        <w:t>Dalam dunia pendidikan, buku telah menjadi salah satu alat utama yang membantu pendidik dan peserta didik dalam pembelajaran.Tetapi seiring dengan perkembangan zaman, buku cetak kini perlu dikombinasikan dengan media pembelajaran yang berbasis digital agar lebih menarik dan sesuai dengan kebutuhan peserta didik masa kini.</w:t>
      </w:r>
    </w:p>
    <w:p w:rsidR="00E66C87" w:rsidRDefault="00E66C87" w:rsidP="00E66C87">
      <w:pPr>
        <w:spacing w:after="0" w:line="480" w:lineRule="auto"/>
        <w:ind w:firstLine="720"/>
        <w:jc w:val="both"/>
        <w:rPr>
          <w:rFonts w:ascii="Times New Roman" w:hAnsi="Times New Roman" w:cs="Times New Roman"/>
          <w:sz w:val="24"/>
          <w:szCs w:val="24"/>
        </w:rPr>
      </w:pPr>
      <w:r w:rsidRPr="00B46F00">
        <w:rPr>
          <w:rFonts w:ascii="Times New Roman" w:hAnsi="Times New Roman" w:cs="Times New Roman"/>
          <w:sz w:val="24"/>
          <w:szCs w:val="24"/>
        </w:rPr>
        <w:t>Di era globalisasi saat ini, kemajuan teknologi mempengaruhi banyak hal dalam kehidupan manusia, termasuk dalam pendidikan.</w:t>
      </w:r>
      <w:r>
        <w:rPr>
          <w:rFonts w:ascii="Times New Roman" w:hAnsi="Times New Roman" w:cs="Times New Roman"/>
          <w:sz w:val="24"/>
          <w:szCs w:val="24"/>
        </w:rPr>
        <w:t xml:space="preserve">Hal inilah yang menuntut dunia pendidikan untuk beradaptasi dengan pembelajaran yang berbasisi digital </w:t>
      </w:r>
      <w:r w:rsidRPr="00397235">
        <w:rPr>
          <w:rFonts w:ascii="Times New Roman" w:hAnsi="Times New Roman" w:cs="Times New Roman"/>
          <w:sz w:val="24"/>
        </w:rPr>
        <w:t>termasuk di tingkat pendidikan dasar</w:t>
      </w:r>
      <w:r w:rsidR="008C57AD">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3448/rsd-v10i3.12823","ISBN":"0000000299","abstract":"The application of Augmented Reality in the education sector has increased, the novelty of Augmented Reality technology has become a special attraction for stake holders to improve the quality of education. However, so far there is still a lack of literature studies that focus on investigating the application of Augmented Reality to students at the basic education level. This study presents a literature review on the use of Augmented Reality technology to students at the basic education level. Articles that were synthesized from 2010 to 2020 indexed by Google Schoolar were 10 articles. Using qualitative content analysis, this study attempts to answer two questions; (1) What is the impact of the application of Augmented Reality on the learning outcomes of Elementary School Students? and (2) how does the Pedagogic Perspective view Augmented Reality?","author":[{"dropping-particle":"","family":"Hidayat","given":"Hidayat","non-dropping-particle":"","parse-names":false,"suffix":""},{"dropping-particle":"","family":"Sukmawarti","given":"Sukmawarti","non-dropping-particle":"","parse-names":false,"suffix":""},{"dropping-particle":"","family":"Suwanto","given":"Suwanto","non-dropping-particle":"","parse-names":false,"suffix":""}],"container-title":"Research, Society and Development","id":"ITEM-1","issue":"3","issued":{"date-parts":[["2021"]]},"page":"e14910312823","title":"The application of augmented reality in elementary school education","type":"article-journal","volume":"10"},"uris":["http://www.mendeley.com/documents/?uuid=3e195b4b-8f9e-4dbe-9517-420b8bc5c531"]}],"mendeley":{"formattedCitation":"(Hidayat et al., 2021)","plainTextFormattedCitation":"(Hidayat et al., 2021)","previouslyFormattedCitation":"(Hidayat et al., 2021)"},"properties":{"noteIndex":0},"schema":"https://github.com/citation-style-language/schema/raw/master/csl-citation.json"}</w:instrText>
      </w:r>
      <w:r w:rsidR="008C57AD">
        <w:rPr>
          <w:rFonts w:ascii="Times New Roman" w:hAnsi="Times New Roman" w:cs="Times New Roman"/>
          <w:sz w:val="24"/>
        </w:rPr>
        <w:fldChar w:fldCharType="separate"/>
      </w:r>
      <w:r w:rsidRPr="009C0D5D">
        <w:rPr>
          <w:rFonts w:ascii="Times New Roman" w:hAnsi="Times New Roman" w:cs="Times New Roman"/>
          <w:noProof/>
          <w:sz w:val="24"/>
        </w:rPr>
        <w:t>(Hidayat et al., 2021)</w:t>
      </w:r>
      <w:r w:rsidR="008C57AD">
        <w:rPr>
          <w:rFonts w:ascii="Times New Roman" w:hAnsi="Times New Roman" w:cs="Times New Roman"/>
          <w:sz w:val="24"/>
        </w:rPr>
        <w:fldChar w:fldCharType="end"/>
      </w:r>
      <w:r>
        <w:rPr>
          <w:rFonts w:ascii="Times New Roman" w:hAnsi="Times New Roman" w:cs="Times New Roman"/>
          <w:sz w:val="24"/>
        </w:rPr>
        <w:t xml:space="preserve">. </w:t>
      </w:r>
      <w:r w:rsidRPr="00B46F00">
        <w:rPr>
          <w:rFonts w:ascii="Times New Roman" w:hAnsi="Times New Roman" w:cs="Times New Roman"/>
          <w:sz w:val="24"/>
          <w:szCs w:val="24"/>
        </w:rPr>
        <w:t xml:space="preserve">Pemanfaatan teknologi dalam proses pembelajaran menjadi salah satu strategi untuk meningkatkan </w:t>
      </w:r>
      <w:r w:rsidRPr="00B46F00">
        <w:rPr>
          <w:rFonts w:ascii="Times New Roman" w:hAnsi="Times New Roman" w:cs="Times New Roman"/>
          <w:sz w:val="24"/>
          <w:szCs w:val="24"/>
        </w:rPr>
        <w:lastRenderedPageBreak/>
        <w:t>kualitas pendidikan serta membekali generasi muda dengan keterampilan yang relevan. Oleh karena itu menggabungkan teknologi ke dalam media pembelajaran adalah kebutuhan yang penting.Menggunakan teknologi dalam media pembelajaran sekarang bukan lagi pilihan, tetapi sudah menjadi keharusan yang harus segera dilakukan agar pendidikan tetap re</w:t>
      </w:r>
      <w:r>
        <w:rPr>
          <w:rFonts w:ascii="Times New Roman" w:hAnsi="Times New Roman" w:cs="Times New Roman"/>
          <w:sz w:val="24"/>
          <w:szCs w:val="24"/>
        </w:rPr>
        <w:t>levan dengan perkembangan zaman.</w:t>
      </w:r>
    </w:p>
    <w:p w:rsidR="00E66C87" w:rsidRPr="004D10AD" w:rsidRDefault="00E66C87" w:rsidP="00E66C8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unia pendidikan sangat membutuhkan media pembelajaran karena media sangat berperan penting dalam proses pembelajaran. Media pembelajaran dapat membantu menyebarkan informasi, sehingga menumbuhkan pikiran, perasaan perhatian, dan minat mereka </w:t>
      </w:r>
      <w:r w:rsidR="008C57A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ynanda","given":"Zahra","non-dropping-particle":"","parse-names":false,"suffix":""},{"dropping-particle":"","family":"Kadir","given":"Dalimawaty","non-dropping-particle":"","parse-names":false,"suffix":""}],"id":"ITEM-1","issue":"September","issued":{"date-parts":[["2024"]]},"page":"207-217","title":"PENGEMBANGAN MEDIA VIDEO ANIMASI BERBASIS DORATOON PADA MATERI KOMPOSISI DAN DEKOMPOSISI BANGUN DATAR KELAS IV DI SD IT DARUSSALAM DELI TUA","type":"article-journal","volume":"09"},"uris":["http://www.mendeley.com/documents/?uuid=7df35018-f827-4d2a-a4c9-366ae18470c3"]}],"mendeley":{"formattedCitation":"(Raynanda &amp; Kadir, 2024)","plainTextFormattedCitation":"(Raynanda &amp; Kadir, 2024)","previouslyFormattedCitation":"(Raynanda &amp; Kadir, 2024)"},"properties":{"noteIndex":0},"schema":"https://github.com/citation-style-language/schema/raw/master/csl-citation.json"}</w:instrText>
      </w:r>
      <w:r w:rsidR="008C57AD">
        <w:rPr>
          <w:rFonts w:ascii="Times New Roman" w:hAnsi="Times New Roman" w:cs="Times New Roman"/>
          <w:sz w:val="24"/>
          <w:szCs w:val="24"/>
        </w:rPr>
        <w:fldChar w:fldCharType="separate"/>
      </w:r>
      <w:r w:rsidRPr="008D70DC">
        <w:rPr>
          <w:rFonts w:ascii="Times New Roman" w:hAnsi="Times New Roman" w:cs="Times New Roman"/>
          <w:noProof/>
          <w:sz w:val="24"/>
          <w:szCs w:val="24"/>
        </w:rPr>
        <w:t>(Raynanda &amp; Kadir, 2024)</w:t>
      </w:r>
      <w:r w:rsidR="008C57AD">
        <w:rPr>
          <w:rFonts w:ascii="Times New Roman" w:hAnsi="Times New Roman" w:cs="Times New Roman"/>
          <w:sz w:val="24"/>
          <w:szCs w:val="24"/>
        </w:rPr>
        <w:fldChar w:fldCharType="end"/>
      </w:r>
      <w:r>
        <w:rPr>
          <w:rFonts w:ascii="Times New Roman" w:hAnsi="Times New Roman" w:cs="Times New Roman"/>
          <w:sz w:val="24"/>
          <w:szCs w:val="24"/>
        </w:rPr>
        <w:t>. Media pembelajaran yang dicitakan oleh guru harus lebih kreatif dan juga inovatif.</w:t>
      </w:r>
      <w:r w:rsidR="008C57AD" w:rsidRPr="004D10A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Hariadi","given":"R.O.","non-dropping-particle":"","parse-names":false,"suffix":""},{"dropping-particle":"","family":"Napitupulu","given":"Safrida","non-dropping-particle":"","parse-names":false,"suffix":""}],"container-title":"Jurnal Ilmiah Pendidikan Dasar.","id":"ITEM-1","issued":{"date-parts":[["2024"]]},"title":"Pengembangan Media Pembelajaran Berbasis Wordwall Terhadap Minat Belajar Pendidikan Pancasila Pada Materi Persatuan dan Kesatuan di Kelas V SDN 101764 Bandar Klippa","type":"article-journal"},"uris":["http://www.mendeley.com/documents/?uuid=76abda26-8b03-46b4-b486-90db845999bd"]}],"mendeley":{"formattedCitation":"(Hariadi &amp; Napitupulu, 2024)","plainTextFormattedCitation":"(Hariadi &amp; Napitupulu, 2024)","previouslyFormattedCitation":"(Hariadi &amp; Napitupulu, 2024)"},"properties":{"noteIndex":0},"schema":"https://github.com/citation-style-language/schema/raw/master/csl-citation.json"}</w:instrText>
      </w:r>
      <w:r w:rsidR="008C57AD" w:rsidRPr="004D10AD">
        <w:rPr>
          <w:rFonts w:ascii="Times New Roman" w:eastAsia="Times New Roman" w:hAnsi="Times New Roman" w:cs="Times New Roman"/>
          <w:sz w:val="24"/>
          <w:szCs w:val="24"/>
        </w:rPr>
        <w:fldChar w:fldCharType="separate"/>
      </w:r>
      <w:r w:rsidRPr="004D10AD">
        <w:rPr>
          <w:rFonts w:ascii="Times New Roman" w:eastAsia="Times New Roman" w:hAnsi="Times New Roman" w:cs="Times New Roman"/>
          <w:noProof/>
          <w:sz w:val="24"/>
          <w:szCs w:val="24"/>
        </w:rPr>
        <w:t>(Hariadi &amp; Napitupulu, 2024)</w:t>
      </w:r>
      <w:r w:rsidR="008C57AD" w:rsidRPr="004D10A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E66C87" w:rsidRPr="00B46F00" w:rsidRDefault="00E66C87" w:rsidP="00E66C87">
      <w:pPr>
        <w:spacing w:after="0" w:line="480" w:lineRule="auto"/>
        <w:ind w:firstLine="720"/>
        <w:jc w:val="both"/>
        <w:rPr>
          <w:rFonts w:ascii="Times New Roman" w:hAnsi="Times New Roman" w:cs="Times New Roman"/>
          <w:sz w:val="24"/>
          <w:szCs w:val="24"/>
        </w:rPr>
      </w:pPr>
      <w:r w:rsidRPr="00B46F00">
        <w:rPr>
          <w:rFonts w:ascii="Times New Roman" w:hAnsi="Times New Roman" w:cs="Times New Roman"/>
          <w:sz w:val="24"/>
          <w:szCs w:val="24"/>
        </w:rPr>
        <w:t xml:space="preserve">Dari hasil pengamatan yang telah dilakukan di SD Negeri 101797 Delitua bahwasanya dalam proses pembelajaran yang berlangsung di dalam kelas, khususnya pada kelas III SD Negeri 101797 Delitua menunjukkan bahwa pemanfaatan teknologi dan komunikasi belum secara optimal diterapkan oleh guru. Selain itu, guru juga setiap harinya hanya menggunakan buku teks siswa dan buku pegangan guru saja dalam mengaplikasikan pembelajaran di kelas tanpa adanya inovasi dalam literasi budaya peserta didik.Hal ini juga berkaitan dengan </w:t>
      </w:r>
      <w:r>
        <w:rPr>
          <w:rFonts w:ascii="Times New Roman" w:hAnsi="Times New Roman" w:cs="Times New Roman"/>
          <w:sz w:val="24"/>
          <w:szCs w:val="24"/>
        </w:rPr>
        <w:t xml:space="preserve">ketersediaan </w:t>
      </w:r>
      <w:r w:rsidRPr="00B46F00">
        <w:rPr>
          <w:rFonts w:ascii="Times New Roman" w:hAnsi="Times New Roman" w:cs="Times New Roman"/>
          <w:sz w:val="24"/>
          <w:szCs w:val="24"/>
        </w:rPr>
        <w:t>buku bacaan yang ada di sekolah, baik di perpustakaan maupun yang</w:t>
      </w:r>
      <w:r>
        <w:rPr>
          <w:rFonts w:ascii="Times New Roman" w:hAnsi="Times New Roman" w:cs="Times New Roman"/>
          <w:sz w:val="24"/>
          <w:szCs w:val="24"/>
        </w:rPr>
        <w:t xml:space="preserve"> ada didalam kelas juga kebanyakan</w:t>
      </w:r>
      <w:r w:rsidRPr="00B46F00">
        <w:rPr>
          <w:rFonts w:ascii="Times New Roman" w:hAnsi="Times New Roman" w:cs="Times New Roman"/>
          <w:sz w:val="24"/>
          <w:szCs w:val="24"/>
        </w:rPr>
        <w:t xml:space="preserve"> adalah buku-buku terbitan lama dan kurang menarik perhatian peserta didik untuk dibaca.</w:t>
      </w:r>
    </w:p>
    <w:p w:rsidR="00E66C87" w:rsidRPr="00B46F00" w:rsidRDefault="00E66C87" w:rsidP="00E66C87">
      <w:pPr>
        <w:spacing w:after="0" w:line="480" w:lineRule="auto"/>
        <w:ind w:firstLine="720"/>
        <w:jc w:val="both"/>
        <w:rPr>
          <w:rFonts w:ascii="Times New Roman" w:hAnsi="Times New Roman" w:cs="Times New Roman"/>
          <w:sz w:val="24"/>
          <w:szCs w:val="24"/>
        </w:rPr>
      </w:pPr>
      <w:r w:rsidRPr="00B46F00">
        <w:rPr>
          <w:rFonts w:ascii="Times New Roman" w:hAnsi="Times New Roman" w:cs="Times New Roman"/>
          <w:sz w:val="24"/>
          <w:szCs w:val="24"/>
        </w:rPr>
        <w:lastRenderedPageBreak/>
        <w:t>Di sisi lain, peserta diidk pada kelas II</w:t>
      </w:r>
      <w:r>
        <w:rPr>
          <w:rFonts w:ascii="Times New Roman" w:hAnsi="Times New Roman" w:cs="Times New Roman"/>
          <w:sz w:val="24"/>
          <w:szCs w:val="24"/>
        </w:rPr>
        <w:t>I mayoritasnya adalah suku melayu, suku jawa dan suku karo</w:t>
      </w:r>
      <w:r w:rsidRPr="00B46F00">
        <w:rPr>
          <w:rFonts w:ascii="Times New Roman" w:hAnsi="Times New Roman" w:cs="Times New Roman"/>
          <w:sz w:val="24"/>
          <w:szCs w:val="24"/>
        </w:rPr>
        <w:t>. Namun, meskipun latar belakang budaya mereka beragam, pembelajaran di sekolah belum banyak mengangkat kearifan lokal yang terkait dengan budaya mereka.Maka pengetahuan tentang kearifan lokal pada peserta didik</w:t>
      </w:r>
      <w:r>
        <w:rPr>
          <w:rFonts w:ascii="Times New Roman" w:hAnsi="Times New Roman" w:cs="Times New Roman"/>
          <w:sz w:val="24"/>
          <w:szCs w:val="24"/>
        </w:rPr>
        <w:t xml:space="preserve"> masih</w:t>
      </w:r>
      <w:r w:rsidRPr="00B46F00">
        <w:rPr>
          <w:rFonts w:ascii="Times New Roman" w:hAnsi="Times New Roman" w:cs="Times New Roman"/>
          <w:sz w:val="24"/>
          <w:szCs w:val="24"/>
        </w:rPr>
        <w:t xml:space="preserve"> kurang.Selain itu di sekolah tersebut belum tersedianya buku dongeng fabel berbasis digital yang mengangkat cerita dengan kearifan lokal Sumatera Utara.Sehingga hal ini menjadi landasan utama bagi peneliti untuk membuat buku dongeng yang berbasis kearifan lokal dengan budaya-budaya serta ciri khas dari Sumatera Utara.</w:t>
      </w:r>
    </w:p>
    <w:p w:rsidR="00E66C87" w:rsidRPr="00B46F00" w:rsidRDefault="00E66C87" w:rsidP="00E66C87">
      <w:pPr>
        <w:spacing w:after="0" w:line="480" w:lineRule="auto"/>
        <w:ind w:firstLine="720"/>
        <w:jc w:val="both"/>
        <w:rPr>
          <w:rFonts w:ascii="Times New Roman" w:hAnsi="Times New Roman" w:cs="Times New Roman"/>
          <w:sz w:val="24"/>
          <w:szCs w:val="24"/>
        </w:rPr>
      </w:pPr>
      <w:r w:rsidRPr="00B46F00">
        <w:rPr>
          <w:rFonts w:ascii="Times New Roman" w:hAnsi="Times New Roman" w:cs="Times New Roman"/>
          <w:sz w:val="24"/>
          <w:szCs w:val="24"/>
        </w:rPr>
        <w:t>Salah satu yang dapat menarik perhatian peserta didik sekaligus memperkenalkan budaya lokal</w:t>
      </w:r>
      <w:r>
        <w:rPr>
          <w:rFonts w:ascii="Times New Roman" w:hAnsi="Times New Roman" w:cs="Times New Roman"/>
          <w:sz w:val="24"/>
          <w:szCs w:val="24"/>
        </w:rPr>
        <w:t xml:space="preserve"> adalah d</w:t>
      </w:r>
      <w:r w:rsidRPr="00B46F00">
        <w:rPr>
          <w:rFonts w:ascii="Times New Roman" w:hAnsi="Times New Roman" w:cs="Times New Roman"/>
          <w:sz w:val="24"/>
          <w:szCs w:val="24"/>
        </w:rPr>
        <w:t xml:space="preserve">ongeng fabel yang merupakan salah satu jenis media yang memiliki potensi besar untuk digunakan dalam pembelajaran bahasa Indonesia. Bersinggungan dengan fabel </w:t>
      </w:r>
      <w:r w:rsidR="008C57AD"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DOI":"10.59061/guruku.v2i1.573","ISSN":"2987-8594","abstract":"The difficulty some students have in expressing their ideas can be a challenge for teachers. Not only improving their literacy but in forming effective communication skills. The use of wayang character media can be an innovative learning strategy to improve skills in retelling the content of fable stories. The aim of this research is to determine the use of wayang character media as an effort to improve skills in retelling the contents of fables. This research uses the literature study method. Literature study can be interpreted as a series of activities to collect data from literature, read, record and manage the results from various literature references. The results of this research show that the wayang character media can help students improve their skills in retelling the content of the fables they have listened to. Through the media of wayang figures, interesting and interactive learning situations are formed, both between students and the interaction between students and teachers. The enthusiastic side of the lower class students was also seen because they saw the attractive and funny shapes. Apart from that, students can take the message from the fable.","author":[{"dropping-particle":"","family":"Shalaisa","given":"Saputri","non-dropping-particle":"","parse-names":false,"suffix":""},{"dropping-particle":"","family":"Aulia","given":"Fadhilah Elsa","non-dropping-particle":"","parse-names":false,"suffix":""}],"container-title":"Guruku: Jurnal Pendidikan dan Sosial Humaniora","id":"ITEM-1","issue":"1","issued":{"date-parts":[["2023"]]},"page":"133-140","title":"Penggunaan Media Wayang Tokoh Untuk Meningkatkan Keterampilan Menceritakan Kembali Pada Materi Fabel","type":"article-journal","volume":"2"},"uris":["http://www.mendeley.com/documents/?uuid=6f2732a1-f431-4fb1-b466-013994919e52"]}],"mendeley":{"formattedCitation":"(Shalaisa &amp; Aulia, 2023)","plainTextFormattedCitation":"(Shalaisa &amp; Aulia, 2023)","previouslyFormattedCitation":"(Shalaisa &amp; Aulia, 2023)"},"properties":{"noteIndex":0},"schema":"https://github.com/citation-style-language/schema/raw/master/csl-citation.json"}</w:instrText>
      </w:r>
      <w:r w:rsidR="008C57AD"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Shalaisa &amp; Aulia, 2023)</w:t>
      </w:r>
      <w:r w:rsidR="008C57AD"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juga mengungkapkan bahwa cerita-cerita fabel tidak hanya menghibur, tetapi juga mengandung nilai-nilai moral yang dapat diajarkan kepada peserta didik. Fabel sering kali mencerminkan kearifan lokal yang dapat membantu siswa memahami dan menghargai budaya mereka sendiri.Namun, meskipun buku dongeng fabel memiliki banyak manfaat, penggunaannya dalam bentuk digital masih jarang dilakukan, terutama di sekolah-sekolah dasar.</w:t>
      </w:r>
    </w:p>
    <w:p w:rsidR="00E66C87" w:rsidRPr="00B46F00" w:rsidRDefault="00E66C87" w:rsidP="00E66C87">
      <w:pPr>
        <w:spacing w:after="0" w:line="480" w:lineRule="auto"/>
        <w:ind w:firstLine="720"/>
        <w:jc w:val="both"/>
        <w:rPr>
          <w:rFonts w:ascii="Times New Roman" w:hAnsi="Times New Roman" w:cs="Times New Roman"/>
          <w:sz w:val="24"/>
          <w:szCs w:val="24"/>
        </w:rPr>
      </w:pPr>
      <w:r w:rsidRPr="00B46F00">
        <w:rPr>
          <w:rFonts w:ascii="Times New Roman" w:hAnsi="Times New Roman" w:cs="Times New Roman"/>
          <w:sz w:val="24"/>
          <w:szCs w:val="24"/>
        </w:rPr>
        <w:t xml:space="preserve">Melihat kondisi ini, penelitian ini bertujuan untuk mengembangkan media pembelajaran </w:t>
      </w:r>
      <w:r>
        <w:rPr>
          <w:rFonts w:ascii="Times New Roman" w:hAnsi="Times New Roman" w:cs="Times New Roman"/>
          <w:sz w:val="24"/>
          <w:szCs w:val="24"/>
        </w:rPr>
        <w:t>be</w:t>
      </w:r>
      <w:r w:rsidRPr="00B46F00">
        <w:rPr>
          <w:rFonts w:ascii="Times New Roman" w:hAnsi="Times New Roman" w:cs="Times New Roman"/>
          <w:sz w:val="24"/>
          <w:szCs w:val="24"/>
        </w:rPr>
        <w:t xml:space="preserve">rupa buku dongeng fabel digital yang disajikan secara digital dan dilengkapi dengan ilustrasi pada setiap adegan dalam ceritanya.Buku dongeng ini juga dirancang dengan berlandaskan kearifan lokal Sumatera </w:t>
      </w:r>
      <w:r w:rsidRPr="00B46F00">
        <w:rPr>
          <w:rFonts w:ascii="Times New Roman" w:hAnsi="Times New Roman" w:cs="Times New Roman"/>
          <w:sz w:val="24"/>
          <w:szCs w:val="24"/>
        </w:rPr>
        <w:lastRenderedPageBreak/>
        <w:t>Utara.Pengembangan media ini diharapkan, tidak hanya mampu memfasilitasi pembelajaran Bahasa Indonesia saja, tetapi juga memperkenalkan serta menanamkan nilai-nilai kearifan lokal kepada peserta didik.Selain itu inovasi ini juga dapat membawa dampak positif yang tidak hanya untuk peserta didik tetapi juga guru dan orang tua. Bagi guru, media ini dapat menjadi alat bantu mengajar, sehingga proses pembelajaran menjadi lebih dinamis dan interaktif, serta dapat memberikan kontribusi positif terhadap peningkatan kualitas pembelajaran di SDN 101797 Delitua. Sementara itu, sekolah dan orang tua juga dapat bekerja sama untuk mendukung pendidikan anak, dalam proses belajar anak di rumah dengan menggunakan media yang sama.</w:t>
      </w:r>
    </w:p>
    <w:p w:rsidR="00E66C87" w:rsidRPr="00B46F00" w:rsidRDefault="00E66C87" w:rsidP="00E66C87">
      <w:pPr>
        <w:spacing w:after="0" w:line="480" w:lineRule="auto"/>
        <w:ind w:firstLine="720"/>
        <w:jc w:val="both"/>
        <w:rPr>
          <w:rFonts w:ascii="Times New Roman" w:hAnsi="Times New Roman" w:cs="Times New Roman"/>
          <w:sz w:val="24"/>
          <w:szCs w:val="24"/>
        </w:rPr>
      </w:pPr>
      <w:r w:rsidRPr="00B46F00">
        <w:rPr>
          <w:rFonts w:ascii="Times New Roman" w:hAnsi="Times New Roman" w:cs="Times New Roman"/>
          <w:sz w:val="24"/>
          <w:szCs w:val="24"/>
        </w:rPr>
        <w:t>Pengembangan media pembelajaran buku dongeng fabel digital berbasis kearifan lokal ini juga sejalan dengan upaya pemerintah untuk meningkatkan k</w:t>
      </w:r>
      <w:r>
        <w:rPr>
          <w:rFonts w:ascii="Times New Roman" w:hAnsi="Times New Roman" w:cs="Times New Roman"/>
          <w:sz w:val="24"/>
          <w:szCs w:val="24"/>
        </w:rPr>
        <w:t>ualitas pendidikan di Indonesia.</w:t>
      </w:r>
      <w:r w:rsidRPr="00B46F00">
        <w:rPr>
          <w:rFonts w:ascii="Times New Roman" w:hAnsi="Times New Roman" w:cs="Times New Roman"/>
          <w:sz w:val="24"/>
          <w:szCs w:val="24"/>
        </w:rPr>
        <w:t>Dengan memanfaatkan teknologi dalam media pembelajaran, diharapkan pendidikan dapat lebih adaptif terhadap perkembangan zaman tanpa menghilangkan budaya-budaya lokal.</w:t>
      </w:r>
      <w:r w:rsidRPr="00261BEB">
        <w:rPr>
          <w:rFonts w:ascii="Times New Roman" w:hAnsi="Times New Roman" w:cs="Times New Roman"/>
          <w:sz w:val="24"/>
          <w:szCs w:val="24"/>
        </w:rPr>
        <w:t>Melalui penggunaan media yang tepat akan menciptakan kualitas pembelajaran yang baik, lebih bermakna dan sesuai dengan kebutuhan pembelajaran maka tujuan pembelajaran akan mudah terc</w:t>
      </w:r>
      <w:r>
        <w:rPr>
          <w:rFonts w:ascii="Times New Roman" w:hAnsi="Times New Roman" w:cs="Times New Roman"/>
          <w:sz w:val="24"/>
          <w:szCs w:val="24"/>
        </w:rPr>
        <w:t xml:space="preserve">apai </w:t>
      </w:r>
      <w:r w:rsidR="008C57A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rica","given":"","non-dropping-particle":"","parse-names":false,"suffix":""},{"dropping-particle":"","family":"Sukmawarti","given":"","non-dropping-particle":"","parse-names":false,"suffix":""}],"container-title":"Journal Ability : : Journal of Education and Social Analysis","id":"ITEM-1","issue":"4","issued":{"date-parts":[["2021"]]},"page":"110-122","title":"Pengembangan Media Pop Up Book Pada Pembelajaran PKN Di SD","type":"article-journal","volume":"2"},"uris":["http://www.mendeley.com/documents/?uuid=1bd765a3-cb45-470f-b8a7-e28715d1597b"]}],"mendeley":{"formattedCitation":"(Erica &amp; Sukmawarti, 2021)","plainTextFormattedCitation":"(Erica &amp; Sukmawarti, 2021)","previouslyFormattedCitation":"(Erica &amp; Sukmawarti, 2021)"},"properties":{"noteIndex":0},"schema":"https://github.com/citation-style-language/schema/raw/master/csl-citation.json"}</w:instrText>
      </w:r>
      <w:r w:rsidR="008C57AD">
        <w:rPr>
          <w:rFonts w:ascii="Times New Roman" w:hAnsi="Times New Roman" w:cs="Times New Roman"/>
          <w:sz w:val="24"/>
          <w:szCs w:val="24"/>
        </w:rPr>
        <w:fldChar w:fldCharType="separate"/>
      </w:r>
      <w:r w:rsidRPr="004D10AD">
        <w:rPr>
          <w:rFonts w:ascii="Times New Roman" w:hAnsi="Times New Roman" w:cs="Times New Roman"/>
          <w:noProof/>
          <w:sz w:val="24"/>
          <w:szCs w:val="24"/>
        </w:rPr>
        <w:t>(Erica &amp; Sukmawarti, 2021)</w:t>
      </w:r>
      <w:r w:rsidR="008C57AD">
        <w:rPr>
          <w:rFonts w:ascii="Times New Roman" w:hAnsi="Times New Roman" w:cs="Times New Roman"/>
          <w:sz w:val="24"/>
          <w:szCs w:val="24"/>
        </w:rPr>
        <w:fldChar w:fldCharType="end"/>
      </w:r>
      <w:r>
        <w:rPr>
          <w:rFonts w:ascii="Times New Roman" w:hAnsi="Times New Roman" w:cs="Times New Roman"/>
          <w:sz w:val="24"/>
          <w:szCs w:val="24"/>
        </w:rPr>
        <w:t>.</w:t>
      </w:r>
    </w:p>
    <w:p w:rsidR="00E66C87" w:rsidRPr="00B46F00" w:rsidRDefault="00E66C87" w:rsidP="00E66C87">
      <w:pPr>
        <w:spacing w:after="0" w:line="480" w:lineRule="auto"/>
        <w:ind w:firstLine="720"/>
        <w:jc w:val="both"/>
        <w:rPr>
          <w:rFonts w:ascii="Times New Roman" w:hAnsi="Times New Roman" w:cs="Times New Roman"/>
          <w:b/>
          <w:sz w:val="24"/>
          <w:szCs w:val="24"/>
        </w:rPr>
      </w:pPr>
      <w:r w:rsidRPr="00B46F00">
        <w:rPr>
          <w:rFonts w:ascii="Times New Roman" w:hAnsi="Times New Roman" w:cs="Times New Roman"/>
          <w:sz w:val="24"/>
          <w:szCs w:val="24"/>
        </w:rPr>
        <w:t>Maka berdasarkan Uraian diatas, peneliti tertarik untuk melakukan penelitian yang berjudul ”</w:t>
      </w:r>
      <w:r w:rsidRPr="00B46F00">
        <w:rPr>
          <w:rFonts w:ascii="Times New Roman" w:hAnsi="Times New Roman" w:cs="Times New Roman"/>
          <w:b/>
          <w:i/>
          <w:sz w:val="24"/>
          <w:szCs w:val="24"/>
        </w:rPr>
        <w:t>Pengembangan Media Pembelajaran Buku Dongeng Fabel Digital Berbasis Kearifan Lokal Pada Mata Pelajaran Bahasa Indonesia Siswa Kelas III SDN 101797 Delitua”</w:t>
      </w:r>
    </w:p>
    <w:p w:rsidR="00E66C87" w:rsidRPr="00B46F00" w:rsidRDefault="00E66C87" w:rsidP="00E66C87">
      <w:pPr>
        <w:pStyle w:val="Heading2"/>
        <w:numPr>
          <w:ilvl w:val="0"/>
          <w:numId w:val="7"/>
        </w:numPr>
        <w:spacing w:line="480" w:lineRule="auto"/>
        <w:ind w:left="709" w:hanging="709"/>
        <w:rPr>
          <w:rFonts w:ascii="Times New Roman" w:hAnsi="Times New Roman" w:cs="Times New Roman"/>
          <w:color w:val="auto"/>
          <w:sz w:val="24"/>
        </w:rPr>
      </w:pPr>
      <w:bookmarkStart w:id="4" w:name="_Toc190691686"/>
      <w:r w:rsidRPr="00B46F00">
        <w:rPr>
          <w:rFonts w:ascii="Times New Roman" w:hAnsi="Times New Roman" w:cs="Times New Roman"/>
          <w:color w:val="auto"/>
          <w:sz w:val="24"/>
        </w:rPr>
        <w:lastRenderedPageBreak/>
        <w:t>Identifikasi Masalah</w:t>
      </w:r>
      <w:bookmarkEnd w:id="4"/>
    </w:p>
    <w:p w:rsidR="00E66C87" w:rsidRPr="00B46F00" w:rsidRDefault="00E66C87" w:rsidP="00E66C87">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Berdasarkan latar belakang yang telah diuraikan, maka dapat di temukan beberapa masalah yaitu sebagai berikut :</w:t>
      </w:r>
    </w:p>
    <w:p w:rsidR="00E66C87" w:rsidRPr="00B46F00" w:rsidRDefault="00E66C87" w:rsidP="00E66C87">
      <w:pPr>
        <w:pStyle w:val="ListParagraph"/>
        <w:numPr>
          <w:ilvl w:val="0"/>
          <w:numId w:val="2"/>
        </w:numPr>
        <w:spacing w:after="0" w:line="480" w:lineRule="auto"/>
        <w:jc w:val="both"/>
        <w:rPr>
          <w:rFonts w:ascii="Times New Roman" w:hAnsi="Times New Roman" w:cs="Times New Roman"/>
          <w:sz w:val="24"/>
          <w:szCs w:val="24"/>
        </w:rPr>
      </w:pPr>
      <w:r w:rsidRPr="00B46F00">
        <w:rPr>
          <w:rFonts w:ascii="Times New Roman" w:hAnsi="Times New Roman" w:cs="Times New Roman"/>
          <w:sz w:val="24"/>
          <w:szCs w:val="24"/>
        </w:rPr>
        <w:t>Guru hanya memanfaaatkan buku guru dan buku siswa saja.</w:t>
      </w:r>
    </w:p>
    <w:p w:rsidR="00E66C87" w:rsidRPr="00B46F00" w:rsidRDefault="00E66C87" w:rsidP="00E66C87">
      <w:pPr>
        <w:pStyle w:val="ListParagraph"/>
        <w:numPr>
          <w:ilvl w:val="0"/>
          <w:numId w:val="2"/>
        </w:numPr>
        <w:spacing w:after="0" w:line="480" w:lineRule="auto"/>
        <w:jc w:val="both"/>
        <w:rPr>
          <w:rFonts w:ascii="Times New Roman" w:hAnsi="Times New Roman" w:cs="Times New Roman"/>
          <w:sz w:val="24"/>
          <w:szCs w:val="24"/>
        </w:rPr>
      </w:pPr>
      <w:r w:rsidRPr="00B46F00">
        <w:rPr>
          <w:rFonts w:ascii="Times New Roman" w:hAnsi="Times New Roman" w:cs="Times New Roman"/>
          <w:sz w:val="24"/>
          <w:szCs w:val="24"/>
        </w:rPr>
        <w:t>Kurangnya ketertarikan peserta didik dalam membaca.</w:t>
      </w:r>
    </w:p>
    <w:p w:rsidR="00E66C87" w:rsidRPr="00B46F00" w:rsidRDefault="00E66C87" w:rsidP="00E66C87">
      <w:pPr>
        <w:pStyle w:val="ListParagraph"/>
        <w:numPr>
          <w:ilvl w:val="0"/>
          <w:numId w:val="2"/>
        </w:numPr>
        <w:spacing w:after="0" w:line="480" w:lineRule="auto"/>
        <w:jc w:val="both"/>
        <w:rPr>
          <w:rFonts w:ascii="Times New Roman" w:hAnsi="Times New Roman" w:cs="Times New Roman"/>
          <w:sz w:val="24"/>
          <w:szCs w:val="24"/>
        </w:rPr>
      </w:pPr>
      <w:r w:rsidRPr="00B46F00">
        <w:rPr>
          <w:rFonts w:ascii="Times New Roman" w:hAnsi="Times New Roman" w:cs="Times New Roman"/>
          <w:sz w:val="24"/>
          <w:szCs w:val="24"/>
        </w:rPr>
        <w:t>Kurangnya penggunaaam dan pemanfaatan teknologi dalam proses pembelajaran.</w:t>
      </w:r>
    </w:p>
    <w:p w:rsidR="00E66C87" w:rsidRPr="00B46F00" w:rsidRDefault="00E66C87" w:rsidP="00E66C87">
      <w:pPr>
        <w:pStyle w:val="ListParagraph"/>
        <w:numPr>
          <w:ilvl w:val="0"/>
          <w:numId w:val="2"/>
        </w:numPr>
        <w:spacing w:after="0" w:line="480" w:lineRule="auto"/>
        <w:jc w:val="both"/>
        <w:rPr>
          <w:rFonts w:ascii="Times New Roman" w:hAnsi="Times New Roman" w:cs="Times New Roman"/>
          <w:sz w:val="24"/>
          <w:szCs w:val="24"/>
        </w:rPr>
      </w:pPr>
      <w:r w:rsidRPr="00B46F00">
        <w:rPr>
          <w:rFonts w:ascii="Times New Roman" w:hAnsi="Times New Roman" w:cs="Times New Roman"/>
          <w:sz w:val="24"/>
          <w:szCs w:val="24"/>
        </w:rPr>
        <w:t>Kurangnya pemahaman siswa terhadap kearifan lokal di Sumatera Utara.</w:t>
      </w:r>
    </w:p>
    <w:p w:rsidR="00E66C87" w:rsidRPr="00B46F00" w:rsidRDefault="00E66C87" w:rsidP="00E66C87">
      <w:pPr>
        <w:pStyle w:val="ListParagraph"/>
        <w:numPr>
          <w:ilvl w:val="0"/>
          <w:numId w:val="2"/>
        </w:numPr>
        <w:spacing w:after="0" w:line="480" w:lineRule="auto"/>
        <w:jc w:val="both"/>
        <w:rPr>
          <w:rFonts w:ascii="Times New Roman" w:hAnsi="Times New Roman" w:cs="Times New Roman"/>
          <w:sz w:val="24"/>
          <w:szCs w:val="24"/>
        </w:rPr>
      </w:pPr>
      <w:r w:rsidRPr="00B46F00">
        <w:rPr>
          <w:rFonts w:ascii="Times New Roman" w:hAnsi="Times New Roman" w:cs="Times New Roman"/>
          <w:sz w:val="24"/>
          <w:szCs w:val="24"/>
        </w:rPr>
        <w:t>Belum tersedianya buku dongeng fabel berbasis kearifan lokal di sekolah tersebut.</w:t>
      </w:r>
    </w:p>
    <w:p w:rsidR="00E66C87" w:rsidRPr="00B46F00" w:rsidRDefault="00E66C87" w:rsidP="00E66C87">
      <w:pPr>
        <w:pStyle w:val="ListParagraph"/>
        <w:spacing w:after="0" w:line="480" w:lineRule="auto"/>
        <w:jc w:val="both"/>
        <w:rPr>
          <w:rFonts w:ascii="Times New Roman" w:hAnsi="Times New Roman" w:cs="Times New Roman"/>
          <w:sz w:val="24"/>
          <w:szCs w:val="24"/>
        </w:rPr>
      </w:pPr>
    </w:p>
    <w:p w:rsidR="00E66C87" w:rsidRPr="00B46F00" w:rsidRDefault="00E66C87" w:rsidP="00E66C87">
      <w:pPr>
        <w:pStyle w:val="Heading2"/>
        <w:numPr>
          <w:ilvl w:val="0"/>
          <w:numId w:val="7"/>
        </w:numPr>
        <w:spacing w:line="480" w:lineRule="auto"/>
        <w:ind w:left="709" w:hanging="709"/>
        <w:rPr>
          <w:rFonts w:ascii="Times New Roman" w:hAnsi="Times New Roman" w:cs="Times New Roman"/>
          <w:color w:val="auto"/>
          <w:sz w:val="24"/>
          <w:szCs w:val="24"/>
        </w:rPr>
      </w:pPr>
      <w:bookmarkStart w:id="5" w:name="_Toc190691687"/>
      <w:r w:rsidRPr="00B46F00">
        <w:rPr>
          <w:rFonts w:ascii="Times New Roman" w:hAnsi="Times New Roman" w:cs="Times New Roman"/>
          <w:color w:val="auto"/>
          <w:sz w:val="24"/>
          <w:szCs w:val="24"/>
        </w:rPr>
        <w:t>Batasan Masalah</w:t>
      </w:r>
      <w:bookmarkEnd w:id="5"/>
    </w:p>
    <w:p w:rsidR="00E66C87" w:rsidRPr="00B46F00" w:rsidRDefault="00E66C87" w:rsidP="00E66C87">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Berdasarkan identifikasi masalah yang telah diuraikan di atas, penelitian ini berfokus pada pengembangan buku dongeng fabel digital berbasis kearifan lokal sebagai media pembelajaran Bahasa Indonesia. Adapun batasan masalah dalam penelitian ini adalah :</w:t>
      </w:r>
    </w:p>
    <w:p w:rsidR="00E66C87" w:rsidRPr="00B46F00" w:rsidRDefault="00E66C87" w:rsidP="00E66C87">
      <w:pPr>
        <w:pStyle w:val="ListParagraph"/>
        <w:numPr>
          <w:ilvl w:val="0"/>
          <w:numId w:val="6"/>
        </w:numPr>
        <w:spacing w:after="0" w:line="480" w:lineRule="auto"/>
        <w:ind w:left="709"/>
        <w:jc w:val="both"/>
        <w:rPr>
          <w:rFonts w:ascii="Times New Roman" w:hAnsi="Times New Roman" w:cs="Times New Roman"/>
          <w:b/>
          <w:sz w:val="24"/>
          <w:szCs w:val="24"/>
        </w:rPr>
      </w:pPr>
      <w:r w:rsidRPr="00B46F00">
        <w:rPr>
          <w:rFonts w:ascii="Times New Roman" w:hAnsi="Times New Roman" w:cs="Times New Roman"/>
          <w:sz w:val="24"/>
          <w:szCs w:val="24"/>
        </w:rPr>
        <w:t>Pengembangan media pembelajaran dalam bentuk buku dongeng fabel digital berbasis kearifan lokal Sumatera Utara.</w:t>
      </w:r>
    </w:p>
    <w:p w:rsidR="00E66C87" w:rsidRPr="00873A07" w:rsidRDefault="00E66C87" w:rsidP="00E66C87">
      <w:pPr>
        <w:pStyle w:val="ListParagraph"/>
        <w:numPr>
          <w:ilvl w:val="0"/>
          <w:numId w:val="6"/>
        </w:numPr>
        <w:spacing w:after="0" w:line="480" w:lineRule="auto"/>
        <w:ind w:left="709"/>
        <w:jc w:val="both"/>
        <w:rPr>
          <w:rFonts w:ascii="Times New Roman" w:hAnsi="Times New Roman" w:cs="Times New Roman"/>
          <w:b/>
          <w:sz w:val="24"/>
          <w:szCs w:val="24"/>
        </w:rPr>
      </w:pPr>
      <w:r w:rsidRPr="00B46F00">
        <w:rPr>
          <w:rFonts w:ascii="Times New Roman" w:hAnsi="Times New Roman" w:cs="Times New Roman"/>
          <w:sz w:val="24"/>
          <w:szCs w:val="24"/>
        </w:rPr>
        <w:t>Buku dongeng fabel yang dikembangkan berfokus pada materi teks narasi, khususnya dalam sub bab “Aku dan Si Merah”pada buku Bahasa Indonesia kelas III.</w:t>
      </w:r>
    </w:p>
    <w:p w:rsidR="00E66C87" w:rsidRPr="00B46F00" w:rsidRDefault="00E66C87" w:rsidP="00E66C87">
      <w:pPr>
        <w:pStyle w:val="ListParagraph"/>
        <w:spacing w:after="0" w:line="480" w:lineRule="auto"/>
        <w:ind w:left="709"/>
        <w:jc w:val="both"/>
        <w:rPr>
          <w:rFonts w:ascii="Times New Roman" w:hAnsi="Times New Roman" w:cs="Times New Roman"/>
          <w:b/>
          <w:sz w:val="24"/>
          <w:szCs w:val="24"/>
        </w:rPr>
      </w:pPr>
    </w:p>
    <w:p w:rsidR="00E66C87" w:rsidRPr="00B46F00" w:rsidRDefault="00E66C87" w:rsidP="00E66C87">
      <w:pPr>
        <w:spacing w:after="0" w:line="240" w:lineRule="auto"/>
        <w:ind w:left="284" w:firstLine="436"/>
        <w:jc w:val="both"/>
        <w:rPr>
          <w:rFonts w:ascii="Times New Roman" w:hAnsi="Times New Roman" w:cs="Times New Roman"/>
          <w:b/>
          <w:sz w:val="24"/>
          <w:szCs w:val="24"/>
        </w:rPr>
      </w:pPr>
    </w:p>
    <w:p w:rsidR="00E66C87" w:rsidRPr="00B46F00" w:rsidRDefault="00E66C87" w:rsidP="00E66C87">
      <w:pPr>
        <w:pStyle w:val="ListParagraph"/>
        <w:numPr>
          <w:ilvl w:val="0"/>
          <w:numId w:val="7"/>
        </w:numPr>
        <w:spacing w:after="0" w:line="480" w:lineRule="auto"/>
        <w:ind w:left="709" w:hanging="709"/>
        <w:jc w:val="both"/>
        <w:rPr>
          <w:rFonts w:ascii="Times New Roman" w:hAnsi="Times New Roman" w:cs="Times New Roman"/>
          <w:b/>
          <w:sz w:val="24"/>
          <w:szCs w:val="24"/>
        </w:rPr>
      </w:pPr>
      <w:r w:rsidRPr="00B46F00">
        <w:rPr>
          <w:rFonts w:ascii="Times New Roman" w:hAnsi="Times New Roman" w:cs="Times New Roman"/>
          <w:b/>
          <w:sz w:val="24"/>
          <w:szCs w:val="24"/>
        </w:rPr>
        <w:lastRenderedPageBreak/>
        <w:t>Rumusan Masalah</w:t>
      </w:r>
    </w:p>
    <w:p w:rsidR="00E66C87" w:rsidRPr="00B46F00" w:rsidRDefault="00E66C87" w:rsidP="00E66C87">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Berdasarkan ura</w:t>
      </w:r>
      <w:r>
        <w:rPr>
          <w:rFonts w:ascii="Times New Roman" w:hAnsi="Times New Roman" w:cs="Times New Roman"/>
          <w:sz w:val="24"/>
          <w:szCs w:val="24"/>
        </w:rPr>
        <w:t>ian dari latar belakang masalah</w:t>
      </w:r>
      <w:r w:rsidRPr="00B46F00">
        <w:rPr>
          <w:rFonts w:ascii="Times New Roman" w:hAnsi="Times New Roman" w:cs="Times New Roman"/>
          <w:sz w:val="24"/>
          <w:szCs w:val="24"/>
        </w:rPr>
        <w:t>, identifikasi masalah dan batasan masalah di atas maka, rumusan masalah yang akan dikemukakan oleh peneliti adalah sebagai berikut :</w:t>
      </w:r>
    </w:p>
    <w:p w:rsidR="00E66C87" w:rsidRPr="00B46F00" w:rsidRDefault="00E66C87" w:rsidP="00E66C87">
      <w:pPr>
        <w:pStyle w:val="ListParagraph"/>
        <w:numPr>
          <w:ilvl w:val="0"/>
          <w:numId w:val="3"/>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Bagaimana pengembangan Buku Dongeng Fabel Digital Berbasis Kearifan Lokal Pada Mata Pelajaran Bahasa Indonesia Sis</w:t>
      </w:r>
      <w:r>
        <w:rPr>
          <w:rFonts w:ascii="Times New Roman" w:hAnsi="Times New Roman" w:cs="Times New Roman"/>
          <w:sz w:val="24"/>
          <w:szCs w:val="24"/>
        </w:rPr>
        <w:t>wa Kelas III?</w:t>
      </w:r>
    </w:p>
    <w:p w:rsidR="00E66C87" w:rsidRPr="008C5395" w:rsidRDefault="00E66C87" w:rsidP="00E66C87">
      <w:pPr>
        <w:pStyle w:val="ListParagraph"/>
        <w:numPr>
          <w:ilvl w:val="0"/>
          <w:numId w:val="3"/>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Bagaimana kelayakan pengembangan Buku Dongeng Fabel Digital Berbasis Kearifan Lokal Pada Mata Pelajaran Bahasa Indonesia Siswa Kelas III?</w:t>
      </w:r>
    </w:p>
    <w:p w:rsidR="00E66C87" w:rsidRPr="00B46F00" w:rsidRDefault="00E66C87" w:rsidP="00E66C87">
      <w:pPr>
        <w:pStyle w:val="Heading2"/>
        <w:numPr>
          <w:ilvl w:val="0"/>
          <w:numId w:val="7"/>
        </w:numPr>
        <w:spacing w:line="480" w:lineRule="auto"/>
        <w:ind w:left="709" w:hanging="709"/>
        <w:rPr>
          <w:rFonts w:ascii="Times New Roman" w:hAnsi="Times New Roman" w:cs="Times New Roman"/>
          <w:color w:val="auto"/>
          <w:sz w:val="24"/>
          <w:szCs w:val="24"/>
        </w:rPr>
      </w:pPr>
      <w:bookmarkStart w:id="6" w:name="_Toc190691688"/>
      <w:r w:rsidRPr="00B46F00">
        <w:rPr>
          <w:rFonts w:ascii="Times New Roman" w:hAnsi="Times New Roman" w:cs="Times New Roman"/>
          <w:color w:val="auto"/>
          <w:sz w:val="24"/>
          <w:szCs w:val="24"/>
        </w:rPr>
        <w:t>Tujuan Penelitian</w:t>
      </w:r>
      <w:bookmarkEnd w:id="6"/>
    </w:p>
    <w:p w:rsidR="00E66C87" w:rsidRPr="00B46F00" w:rsidRDefault="00E66C87" w:rsidP="00E66C87">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Berdasarkan perumusan masalah diatas, maka tujuan penelitian ini adalah:</w:t>
      </w:r>
    </w:p>
    <w:p w:rsidR="00E66C87" w:rsidRPr="00B46F00" w:rsidRDefault="00E66C87" w:rsidP="00E66C87">
      <w:pPr>
        <w:pStyle w:val="ListParagraph"/>
        <w:numPr>
          <w:ilvl w:val="0"/>
          <w:numId w:val="4"/>
        </w:numPr>
        <w:spacing w:after="0" w:line="480" w:lineRule="auto"/>
        <w:ind w:left="709"/>
        <w:jc w:val="both"/>
        <w:rPr>
          <w:rFonts w:ascii="Times New Roman" w:hAnsi="Times New Roman" w:cs="Times New Roman"/>
          <w:sz w:val="24"/>
          <w:szCs w:val="24"/>
        </w:rPr>
      </w:pPr>
      <w:r w:rsidRPr="00B46F00">
        <w:rPr>
          <w:rFonts w:ascii="Times New Roman" w:hAnsi="Times New Roman" w:cs="Times New Roman"/>
          <w:sz w:val="24"/>
          <w:szCs w:val="24"/>
        </w:rPr>
        <w:t>Untuk menghasilkan pengembangan Buku Dongeng Fabel Digital Berbasis Kearifan Lokal Pada Mata Pelajaran Bahasa Indonesia Siswa Kelas III SDN 101797 Delitua.</w:t>
      </w:r>
    </w:p>
    <w:p w:rsidR="00E66C87" w:rsidRDefault="00E66C87" w:rsidP="00E66C87">
      <w:pPr>
        <w:pStyle w:val="ListParagraph"/>
        <w:numPr>
          <w:ilvl w:val="0"/>
          <w:numId w:val="4"/>
        </w:numPr>
        <w:spacing w:after="0" w:line="480" w:lineRule="auto"/>
        <w:ind w:left="709"/>
        <w:jc w:val="both"/>
        <w:rPr>
          <w:rFonts w:ascii="Times New Roman" w:hAnsi="Times New Roman" w:cs="Times New Roman"/>
          <w:sz w:val="24"/>
          <w:szCs w:val="24"/>
        </w:rPr>
      </w:pPr>
      <w:r w:rsidRPr="00B46F00">
        <w:rPr>
          <w:rFonts w:ascii="Times New Roman" w:hAnsi="Times New Roman" w:cs="Times New Roman"/>
          <w:sz w:val="24"/>
          <w:szCs w:val="24"/>
        </w:rPr>
        <w:t>Untuk mengetahui kelayakan pengembangan Buku Dongeng Fabel Digital Berbasis Kearifan Lokal Pada Mata Pelajaran Bahasa Indonesia Siswa Kelas III SDN 101797 Delitua.</w:t>
      </w:r>
    </w:p>
    <w:p w:rsidR="00E66C87" w:rsidRDefault="00E66C87" w:rsidP="00E66C87">
      <w:pPr>
        <w:spacing w:after="0" w:line="480" w:lineRule="auto"/>
        <w:jc w:val="both"/>
        <w:rPr>
          <w:rFonts w:ascii="Times New Roman" w:hAnsi="Times New Roman" w:cs="Times New Roman"/>
          <w:sz w:val="24"/>
          <w:szCs w:val="24"/>
        </w:rPr>
      </w:pPr>
    </w:p>
    <w:p w:rsidR="00E66C87" w:rsidRDefault="00E66C87" w:rsidP="00E66C87">
      <w:pPr>
        <w:spacing w:after="0" w:line="480" w:lineRule="auto"/>
        <w:jc w:val="both"/>
        <w:rPr>
          <w:rFonts w:ascii="Times New Roman" w:hAnsi="Times New Roman" w:cs="Times New Roman"/>
          <w:sz w:val="24"/>
          <w:szCs w:val="24"/>
        </w:rPr>
      </w:pPr>
    </w:p>
    <w:p w:rsidR="00E66C87" w:rsidRDefault="00E66C87" w:rsidP="00E66C87">
      <w:pPr>
        <w:spacing w:after="0" w:line="480" w:lineRule="auto"/>
        <w:jc w:val="both"/>
        <w:rPr>
          <w:rFonts w:ascii="Times New Roman" w:hAnsi="Times New Roman" w:cs="Times New Roman"/>
          <w:sz w:val="24"/>
          <w:szCs w:val="24"/>
        </w:rPr>
      </w:pPr>
    </w:p>
    <w:p w:rsidR="00E66C87" w:rsidRPr="006C39E4" w:rsidRDefault="00E66C87" w:rsidP="00E66C87">
      <w:pPr>
        <w:spacing w:after="0" w:line="480" w:lineRule="auto"/>
        <w:jc w:val="both"/>
        <w:rPr>
          <w:rFonts w:ascii="Times New Roman" w:hAnsi="Times New Roman" w:cs="Times New Roman"/>
          <w:sz w:val="24"/>
          <w:szCs w:val="24"/>
        </w:rPr>
      </w:pPr>
    </w:p>
    <w:p w:rsidR="00E66C87" w:rsidRPr="00B46F00" w:rsidRDefault="00E66C87" w:rsidP="00E66C87">
      <w:pPr>
        <w:pStyle w:val="ListParagraph"/>
        <w:spacing w:after="0" w:line="480" w:lineRule="auto"/>
        <w:ind w:left="709"/>
        <w:jc w:val="both"/>
        <w:rPr>
          <w:rFonts w:ascii="Times New Roman" w:hAnsi="Times New Roman" w:cs="Times New Roman"/>
          <w:sz w:val="24"/>
          <w:szCs w:val="24"/>
        </w:rPr>
      </w:pPr>
    </w:p>
    <w:p w:rsidR="00E66C87" w:rsidRPr="00B46F00" w:rsidRDefault="00E66C87" w:rsidP="00E66C87">
      <w:pPr>
        <w:pStyle w:val="Heading2"/>
        <w:numPr>
          <w:ilvl w:val="0"/>
          <w:numId w:val="7"/>
        </w:numPr>
        <w:spacing w:before="0" w:line="480" w:lineRule="auto"/>
        <w:ind w:left="709" w:hanging="709"/>
        <w:rPr>
          <w:rFonts w:ascii="Times New Roman" w:hAnsi="Times New Roman" w:cs="Times New Roman"/>
          <w:color w:val="auto"/>
          <w:sz w:val="24"/>
          <w:szCs w:val="24"/>
        </w:rPr>
      </w:pPr>
      <w:bookmarkStart w:id="7" w:name="_Toc190691689"/>
      <w:r w:rsidRPr="00B46F00">
        <w:rPr>
          <w:rFonts w:ascii="Times New Roman" w:hAnsi="Times New Roman" w:cs="Times New Roman"/>
          <w:color w:val="auto"/>
          <w:sz w:val="24"/>
          <w:szCs w:val="24"/>
        </w:rPr>
        <w:lastRenderedPageBreak/>
        <w:t>Manfaat Penelitian</w:t>
      </w:r>
      <w:bookmarkEnd w:id="7"/>
    </w:p>
    <w:p w:rsidR="00E66C87" w:rsidRPr="00B46F00" w:rsidRDefault="00E66C87" w:rsidP="00E66C87">
      <w:pPr>
        <w:spacing w:after="0" w:line="480" w:lineRule="auto"/>
        <w:ind w:left="131" w:firstLine="578"/>
        <w:jc w:val="both"/>
        <w:rPr>
          <w:rFonts w:ascii="Times New Roman" w:hAnsi="Times New Roman" w:cs="Times New Roman"/>
          <w:sz w:val="24"/>
          <w:szCs w:val="24"/>
        </w:rPr>
      </w:pPr>
      <w:r w:rsidRPr="00B46F00">
        <w:rPr>
          <w:rFonts w:ascii="Times New Roman" w:hAnsi="Times New Roman" w:cs="Times New Roman"/>
          <w:sz w:val="24"/>
          <w:szCs w:val="24"/>
        </w:rPr>
        <w:t>Adapun manfaat dari penelitian ini adalah sebagai berikut :</w:t>
      </w:r>
    </w:p>
    <w:p w:rsidR="00E66C87" w:rsidRPr="00B46F00" w:rsidRDefault="00E66C87" w:rsidP="00E66C87">
      <w:pPr>
        <w:pStyle w:val="ListParagraph"/>
        <w:numPr>
          <w:ilvl w:val="0"/>
          <w:numId w:val="5"/>
        </w:numPr>
        <w:spacing w:after="0" w:line="480" w:lineRule="auto"/>
        <w:jc w:val="both"/>
        <w:rPr>
          <w:rFonts w:ascii="Times New Roman" w:hAnsi="Times New Roman" w:cs="Times New Roman"/>
          <w:sz w:val="24"/>
          <w:szCs w:val="24"/>
        </w:rPr>
      </w:pPr>
      <w:r w:rsidRPr="00B46F00">
        <w:rPr>
          <w:rFonts w:ascii="Times New Roman" w:hAnsi="Times New Roman" w:cs="Times New Roman"/>
          <w:sz w:val="24"/>
          <w:szCs w:val="24"/>
        </w:rPr>
        <w:t>Secara Teoritis</w:t>
      </w:r>
    </w:p>
    <w:p w:rsidR="00E66C87" w:rsidRPr="000B4864" w:rsidRDefault="00E66C87" w:rsidP="00E66C87">
      <w:pPr>
        <w:spacing w:after="0" w:line="480" w:lineRule="auto"/>
        <w:ind w:left="709"/>
        <w:jc w:val="both"/>
      </w:pPr>
      <w:r w:rsidRPr="00B46F00">
        <w:rPr>
          <w:rFonts w:ascii="Times New Roman" w:hAnsi="Times New Roman" w:cs="Times New Roman"/>
          <w:sz w:val="24"/>
          <w:szCs w:val="24"/>
        </w:rPr>
        <w:t>Penelitian ini untuk mengembangkan pikiran, pengetahuan dalam melaksanakan pembelajaran.Guna untuk meningkatkan pemahaman belajar peserta didik khususnya pada kearifan lokal.</w:t>
      </w:r>
    </w:p>
    <w:p w:rsidR="00E66C87" w:rsidRPr="00B46F00" w:rsidRDefault="00E66C87" w:rsidP="00E66C87">
      <w:pPr>
        <w:pStyle w:val="ListParagraph"/>
        <w:numPr>
          <w:ilvl w:val="0"/>
          <w:numId w:val="5"/>
        </w:numPr>
        <w:spacing w:after="0" w:line="480" w:lineRule="auto"/>
        <w:jc w:val="both"/>
        <w:rPr>
          <w:rFonts w:ascii="Times New Roman" w:hAnsi="Times New Roman" w:cs="Times New Roman"/>
          <w:sz w:val="24"/>
          <w:szCs w:val="24"/>
        </w:rPr>
      </w:pPr>
      <w:r w:rsidRPr="00B46F00">
        <w:rPr>
          <w:rFonts w:ascii="Times New Roman" w:hAnsi="Times New Roman" w:cs="Times New Roman"/>
          <w:sz w:val="24"/>
          <w:szCs w:val="24"/>
        </w:rPr>
        <w:t>Bagi guru</w:t>
      </w:r>
    </w:p>
    <w:p w:rsidR="00E66C87" w:rsidRPr="00B46F00" w:rsidRDefault="00E66C87" w:rsidP="00E66C87">
      <w:pPr>
        <w:spacing w:after="0" w:line="480" w:lineRule="auto"/>
        <w:ind w:left="709"/>
        <w:jc w:val="both"/>
        <w:rPr>
          <w:rFonts w:ascii="Times New Roman" w:hAnsi="Times New Roman" w:cs="Times New Roman"/>
          <w:sz w:val="24"/>
          <w:szCs w:val="24"/>
        </w:rPr>
      </w:pPr>
      <w:r w:rsidRPr="00B46F00">
        <w:rPr>
          <w:rFonts w:ascii="Times New Roman" w:hAnsi="Times New Roman" w:cs="Times New Roman"/>
          <w:sz w:val="24"/>
          <w:szCs w:val="24"/>
        </w:rPr>
        <w:t>Memberikan media pembelajaran interaktif yang relevan dan mudah digunakan guru. Dapat membantu dan menyediakan alat bantu media pembelajaran yang menarik dalam proses pembelajaran.</w:t>
      </w:r>
    </w:p>
    <w:p w:rsidR="00E66C87" w:rsidRPr="00B46F00" w:rsidRDefault="00E66C87" w:rsidP="00E66C87">
      <w:pPr>
        <w:pStyle w:val="ListParagraph"/>
        <w:numPr>
          <w:ilvl w:val="0"/>
          <w:numId w:val="5"/>
        </w:numPr>
        <w:spacing w:after="0" w:line="480" w:lineRule="auto"/>
        <w:jc w:val="both"/>
        <w:rPr>
          <w:rFonts w:ascii="Times New Roman" w:hAnsi="Times New Roman" w:cs="Times New Roman"/>
          <w:sz w:val="24"/>
          <w:szCs w:val="24"/>
        </w:rPr>
      </w:pPr>
      <w:r w:rsidRPr="00B46F00">
        <w:rPr>
          <w:rFonts w:ascii="Times New Roman" w:hAnsi="Times New Roman" w:cs="Times New Roman"/>
          <w:sz w:val="24"/>
          <w:szCs w:val="24"/>
        </w:rPr>
        <w:t xml:space="preserve">Bagi Peneliti </w:t>
      </w:r>
    </w:p>
    <w:p w:rsidR="00C217DB" w:rsidRPr="00E66C87" w:rsidRDefault="00E66C87" w:rsidP="00E66C87">
      <w:pPr>
        <w:pStyle w:val="ListParagraph"/>
        <w:spacing w:after="0" w:line="480" w:lineRule="auto"/>
        <w:ind w:left="709" w:firstLine="11"/>
        <w:jc w:val="both"/>
      </w:pPr>
      <w:r w:rsidRPr="00B46F00">
        <w:rPr>
          <w:rFonts w:ascii="Times New Roman" w:hAnsi="Times New Roman" w:cs="Times New Roman"/>
          <w:sz w:val="24"/>
          <w:szCs w:val="24"/>
        </w:rPr>
        <w:t>Untuk menambah pengetahuan, cara melakukan pengembangan media buku dongeng fabel dalam mata pelajaran bahasa Indonesia ini, dengan harapan pembelajaran menjadi efek</w:t>
      </w:r>
      <w:r>
        <w:rPr>
          <w:rFonts w:ascii="Times New Roman" w:hAnsi="Times New Roman" w:cs="Times New Roman"/>
          <w:sz w:val="24"/>
          <w:szCs w:val="24"/>
        </w:rPr>
        <w:t>tif, bermakna, dan menyenangkan</w:t>
      </w:r>
    </w:p>
    <w:sectPr w:rsidR="00C217DB" w:rsidRPr="00E66C87" w:rsidSect="005A7B5D">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67FA6" w:rsidRDefault="00067FA6" w:rsidP="005A7B5D">
      <w:pPr>
        <w:spacing w:after="0" w:line="240" w:lineRule="auto"/>
      </w:pPr>
      <w:r>
        <w:separator/>
      </w:r>
    </w:p>
  </w:endnote>
  <w:endnote w:type="continuationSeparator" w:id="1">
    <w:p w:rsidR="00067FA6" w:rsidRDefault="00067FA6" w:rsidP="005A7B5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6C87" w:rsidRDefault="00E66C8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13188729"/>
      <w:docPartObj>
        <w:docPartGallery w:val="Page Numbers (Bottom of Page)"/>
        <w:docPartUnique/>
      </w:docPartObj>
    </w:sdtPr>
    <w:sdtEndPr>
      <w:rPr>
        <w:rFonts w:ascii="Times New Roman" w:hAnsi="Times New Roman" w:cs="Times New Roman"/>
        <w:noProof/>
        <w:sz w:val="24"/>
      </w:rPr>
    </w:sdtEndPr>
    <w:sdtContent>
      <w:p w:rsidR="00E66C87" w:rsidRPr="008C62C2" w:rsidRDefault="008C57AD">
        <w:pPr>
          <w:pStyle w:val="Footer"/>
          <w:jc w:val="center"/>
          <w:rPr>
            <w:rFonts w:ascii="Times New Roman" w:hAnsi="Times New Roman" w:cs="Times New Roman"/>
            <w:sz w:val="24"/>
          </w:rPr>
        </w:pPr>
        <w:r w:rsidRPr="008C62C2">
          <w:rPr>
            <w:rFonts w:ascii="Times New Roman" w:hAnsi="Times New Roman" w:cs="Times New Roman"/>
            <w:sz w:val="24"/>
          </w:rPr>
          <w:fldChar w:fldCharType="begin"/>
        </w:r>
        <w:r w:rsidR="00E66C87" w:rsidRPr="008C62C2">
          <w:rPr>
            <w:rFonts w:ascii="Times New Roman" w:hAnsi="Times New Roman" w:cs="Times New Roman"/>
            <w:sz w:val="24"/>
          </w:rPr>
          <w:instrText xml:space="preserve"> PAGE   \* MERGEFORMAT </w:instrText>
        </w:r>
        <w:r w:rsidRPr="008C62C2">
          <w:rPr>
            <w:rFonts w:ascii="Times New Roman" w:hAnsi="Times New Roman" w:cs="Times New Roman"/>
            <w:sz w:val="24"/>
          </w:rPr>
          <w:fldChar w:fldCharType="separate"/>
        </w:r>
        <w:r w:rsidR="00DE3816">
          <w:rPr>
            <w:rFonts w:ascii="Times New Roman" w:hAnsi="Times New Roman" w:cs="Times New Roman"/>
            <w:noProof/>
            <w:sz w:val="24"/>
          </w:rPr>
          <w:t>1</w:t>
        </w:r>
        <w:r w:rsidRPr="008C62C2">
          <w:rPr>
            <w:rFonts w:ascii="Times New Roman" w:hAnsi="Times New Roman" w:cs="Times New Roman"/>
            <w:noProof/>
            <w:sz w:val="24"/>
          </w:rPr>
          <w:fldChar w:fldCharType="end"/>
        </w:r>
      </w:p>
    </w:sdtContent>
  </w:sdt>
  <w:p w:rsidR="00E66C87" w:rsidRDefault="00E66C8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6C87" w:rsidRDefault="00E66C87">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5D" w:rsidRDefault="005A7B5D">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5D" w:rsidRDefault="005A7B5D">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5D" w:rsidRDefault="005A7B5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67FA6" w:rsidRDefault="00067FA6" w:rsidP="005A7B5D">
      <w:pPr>
        <w:spacing w:after="0" w:line="240" w:lineRule="auto"/>
      </w:pPr>
      <w:r>
        <w:separator/>
      </w:r>
    </w:p>
  </w:footnote>
  <w:footnote w:type="continuationSeparator" w:id="1">
    <w:p w:rsidR="00067FA6" w:rsidRDefault="00067FA6" w:rsidP="005A7B5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6C87" w:rsidRDefault="008C57A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785251" o:spid="_x0000_s2059"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6C87" w:rsidRPr="00C818B5" w:rsidRDefault="008C57AD">
    <w:pPr>
      <w:pStyle w:val="Header"/>
      <w:jc w:val="right"/>
      <w:rPr>
        <w:rFonts w:ascii="Times New Roman" w:hAnsi="Times New Roman" w:cs="Times New Roman"/>
      </w:rPr>
    </w:pPr>
    <w:r>
      <w:rPr>
        <w:rFonts w:ascii="Times New Roman" w:hAnsi="Times New Roman" w:cs="Times New Roman"/>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785252" o:spid="_x0000_s2060" type="#_x0000_t75" style="position:absolute;left:0;text-align:left;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E66C87" w:rsidRPr="00AA23D4" w:rsidRDefault="00E66C87" w:rsidP="00AA23D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6C87" w:rsidRDefault="008C57A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785250" o:spid="_x0000_s2058" type="#_x0000_t75" style="position:absolute;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5D" w:rsidRDefault="008C57A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785254" o:spid="_x0000_s2062"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5D" w:rsidRDefault="008C57A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785255" o:spid="_x0000_s2063"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5D" w:rsidRDefault="008C57A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785253" o:spid="_x0000_s2061"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AA49C0"/>
    <w:multiLevelType w:val="hybridMultilevel"/>
    <w:tmpl w:val="DED89D82"/>
    <w:lvl w:ilvl="0" w:tplc="1D04A650">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2DFD7EB9"/>
    <w:multiLevelType w:val="multilevel"/>
    <w:tmpl w:val="0F06BD5A"/>
    <w:lvl w:ilvl="0">
      <w:start w:val="1"/>
      <w:numFmt w:val="decimal"/>
      <w:lvlText w:val="%1."/>
      <w:lvlJc w:val="left"/>
      <w:pPr>
        <w:ind w:left="1080" w:hanging="360"/>
      </w:pPr>
      <w:rPr>
        <w:rFonts w:hint="default"/>
      </w:rPr>
    </w:lvl>
    <w:lvl w:ilvl="1">
      <w:start w:val="1"/>
      <w:numFmt w:val="decimal"/>
      <w:isLgl/>
      <w:lvlText w:val="%1.%2"/>
      <w:lvlJc w:val="left"/>
      <w:pPr>
        <w:ind w:left="1380" w:hanging="660"/>
      </w:pPr>
      <w:rPr>
        <w:rFonts w:hint="default"/>
      </w:rPr>
    </w:lvl>
    <w:lvl w:ilvl="2">
      <w:start w:val="1"/>
      <w:numFmt w:val="decimal"/>
      <w:isLgl/>
      <w:lvlText w:val="%1.%2.%3"/>
      <w:lvlJc w:val="left"/>
      <w:pPr>
        <w:ind w:left="1440" w:hanging="720"/>
      </w:pPr>
      <w:rPr>
        <w:rFonts w:hint="default"/>
      </w:rPr>
    </w:lvl>
    <w:lvl w:ilvl="3">
      <w:start w:val="3"/>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nsid w:val="321C2267"/>
    <w:multiLevelType w:val="hybridMultilevel"/>
    <w:tmpl w:val="C1DCCE78"/>
    <w:lvl w:ilvl="0" w:tplc="A6CC502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3A307FD0"/>
    <w:multiLevelType w:val="hybridMultilevel"/>
    <w:tmpl w:val="91A85D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45CE325D"/>
    <w:multiLevelType w:val="multilevel"/>
    <w:tmpl w:val="9CE229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68F2671D"/>
    <w:multiLevelType w:val="hybridMultilevel"/>
    <w:tmpl w:val="4D6CBBB2"/>
    <w:lvl w:ilvl="0" w:tplc="55004AA0">
      <w:start w:val="1"/>
      <w:numFmt w:val="decimal"/>
      <w:lvlText w:val="%1."/>
      <w:lvlJc w:val="left"/>
      <w:pPr>
        <w:ind w:left="1211" w:hanging="360"/>
      </w:pPr>
      <w:rPr>
        <w:rFonts w:hint="default"/>
        <w:b w:val="0"/>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
    <w:nsid w:val="714D5E1F"/>
    <w:multiLevelType w:val="hybridMultilevel"/>
    <w:tmpl w:val="BA002416"/>
    <w:lvl w:ilvl="0" w:tplc="466E3BA0">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4"/>
  </w:num>
  <w:num w:numId="4">
    <w:abstractNumId w:val="1"/>
  </w:num>
  <w:num w:numId="5">
    <w:abstractNumId w:val="3"/>
  </w:num>
  <w:num w:numId="6">
    <w:abstractNumId w:val="5"/>
  </w:num>
  <w:num w:numId="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cumentProtection w:edit="forms" w:enforcement="1" w:cryptProviderType="rsaFull" w:cryptAlgorithmClass="hash" w:cryptAlgorithmType="typeAny" w:cryptAlgorithmSid="4" w:cryptSpinCount="50000" w:hash="S64Y2NxrExZ+hShT4HcB4L7Ujwo=" w:salt="sHMT45HpZqiBdCc+v9iT3g=="/>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5A7B5D"/>
    <w:rsid w:val="00061CED"/>
    <w:rsid w:val="00067FA6"/>
    <w:rsid w:val="005A7B5D"/>
    <w:rsid w:val="008C57AD"/>
    <w:rsid w:val="00C217DB"/>
    <w:rsid w:val="00DE3816"/>
    <w:rsid w:val="00E66C87"/>
    <w:rsid w:val="00F454A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6C87"/>
    <w:rPr>
      <w:lang w:val="en-ID"/>
    </w:rPr>
  </w:style>
  <w:style w:type="paragraph" w:styleId="Heading1">
    <w:name w:val="heading 1"/>
    <w:basedOn w:val="Normal"/>
    <w:next w:val="Normal"/>
    <w:link w:val="Heading1Char"/>
    <w:uiPriority w:val="9"/>
    <w:qFormat/>
    <w:rsid w:val="00C217DB"/>
    <w:pPr>
      <w:tabs>
        <w:tab w:val="left" w:pos="2910"/>
      </w:tabs>
      <w:spacing w:after="0" w:line="480" w:lineRule="auto"/>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66C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7B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7B5D"/>
    <w:rPr>
      <w:rFonts w:ascii="Tahoma" w:hAnsi="Tahoma" w:cs="Tahoma"/>
      <w:sz w:val="16"/>
      <w:szCs w:val="16"/>
    </w:rPr>
  </w:style>
  <w:style w:type="paragraph" w:styleId="Header">
    <w:name w:val="header"/>
    <w:basedOn w:val="Normal"/>
    <w:link w:val="HeaderChar"/>
    <w:uiPriority w:val="99"/>
    <w:unhideWhenUsed/>
    <w:rsid w:val="005A7B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7B5D"/>
  </w:style>
  <w:style w:type="paragraph" w:styleId="Footer">
    <w:name w:val="footer"/>
    <w:basedOn w:val="Normal"/>
    <w:link w:val="FooterChar"/>
    <w:uiPriority w:val="99"/>
    <w:unhideWhenUsed/>
    <w:rsid w:val="005A7B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7B5D"/>
  </w:style>
  <w:style w:type="character" w:customStyle="1" w:styleId="Heading1Char">
    <w:name w:val="Heading 1 Char"/>
    <w:basedOn w:val="DefaultParagraphFont"/>
    <w:link w:val="Heading1"/>
    <w:uiPriority w:val="9"/>
    <w:rsid w:val="00C217DB"/>
    <w:rPr>
      <w:rFonts w:ascii="Times New Roman" w:hAnsi="Times New Roman" w:cs="Times New Roman"/>
      <w:b/>
      <w:sz w:val="24"/>
      <w:szCs w:val="24"/>
      <w:lang w:val="en-ID"/>
    </w:rPr>
  </w:style>
  <w:style w:type="paragraph" w:styleId="TOCHeading">
    <w:name w:val="TOC Heading"/>
    <w:basedOn w:val="Heading1"/>
    <w:next w:val="Normal"/>
    <w:uiPriority w:val="39"/>
    <w:unhideWhenUsed/>
    <w:qFormat/>
    <w:rsid w:val="00C217DB"/>
    <w:pPr>
      <w:outlineLvl w:val="9"/>
    </w:pPr>
    <w:rPr>
      <w:lang w:val="en-US" w:eastAsia="ja-JP"/>
    </w:rPr>
  </w:style>
  <w:style w:type="paragraph" w:styleId="TOC1">
    <w:name w:val="toc 1"/>
    <w:basedOn w:val="Normal"/>
    <w:next w:val="Normal"/>
    <w:autoRedefine/>
    <w:uiPriority w:val="39"/>
    <w:unhideWhenUsed/>
    <w:rsid w:val="00C217DB"/>
    <w:pPr>
      <w:tabs>
        <w:tab w:val="right" w:leader="dot" w:pos="7938"/>
      </w:tabs>
      <w:spacing w:after="0" w:line="480" w:lineRule="auto"/>
    </w:pPr>
    <w:rPr>
      <w:rFonts w:ascii="Times New Roman" w:hAnsi="Times New Roman" w:cs="Times New Roman"/>
      <w:b/>
      <w:noProof/>
    </w:rPr>
  </w:style>
  <w:style w:type="paragraph" w:styleId="TOC2">
    <w:name w:val="toc 2"/>
    <w:basedOn w:val="Normal"/>
    <w:next w:val="Normal"/>
    <w:autoRedefine/>
    <w:uiPriority w:val="39"/>
    <w:unhideWhenUsed/>
    <w:rsid w:val="00C217DB"/>
    <w:pPr>
      <w:tabs>
        <w:tab w:val="right" w:leader="dot" w:pos="8080"/>
      </w:tabs>
      <w:spacing w:after="0" w:line="480" w:lineRule="auto"/>
      <w:ind w:left="1276"/>
    </w:pPr>
  </w:style>
  <w:style w:type="paragraph" w:styleId="TOC3">
    <w:name w:val="toc 3"/>
    <w:basedOn w:val="Normal"/>
    <w:next w:val="Normal"/>
    <w:autoRedefine/>
    <w:uiPriority w:val="39"/>
    <w:unhideWhenUsed/>
    <w:rsid w:val="00C217DB"/>
    <w:pPr>
      <w:tabs>
        <w:tab w:val="right" w:leader="dot" w:pos="8080"/>
      </w:tabs>
      <w:spacing w:after="0" w:line="480" w:lineRule="auto"/>
      <w:ind w:left="1843"/>
    </w:pPr>
  </w:style>
  <w:style w:type="character" w:styleId="Hyperlink">
    <w:name w:val="Hyperlink"/>
    <w:basedOn w:val="DefaultParagraphFont"/>
    <w:uiPriority w:val="99"/>
    <w:unhideWhenUsed/>
    <w:rsid w:val="00C217DB"/>
    <w:rPr>
      <w:color w:val="0000FF" w:themeColor="hyperlink"/>
      <w:u w:val="single"/>
    </w:rPr>
  </w:style>
  <w:style w:type="paragraph" w:styleId="TableofFigures">
    <w:name w:val="table of figures"/>
    <w:basedOn w:val="Normal"/>
    <w:next w:val="Normal"/>
    <w:uiPriority w:val="99"/>
    <w:unhideWhenUsed/>
    <w:rsid w:val="00C217DB"/>
    <w:pPr>
      <w:spacing w:after="0"/>
    </w:pPr>
  </w:style>
  <w:style w:type="character" w:customStyle="1" w:styleId="Heading2Char">
    <w:name w:val="Heading 2 Char"/>
    <w:basedOn w:val="DefaultParagraphFont"/>
    <w:link w:val="Heading2"/>
    <w:uiPriority w:val="9"/>
    <w:rsid w:val="00E66C87"/>
    <w:rPr>
      <w:rFonts w:asciiTheme="majorHAnsi" w:eastAsiaTheme="majorEastAsia" w:hAnsiTheme="majorHAnsi" w:cstheme="majorBidi"/>
      <w:b/>
      <w:bCs/>
      <w:color w:val="4F81BD" w:themeColor="accent1"/>
      <w:sz w:val="26"/>
      <w:szCs w:val="26"/>
      <w:lang w:val="en-ID"/>
    </w:rPr>
  </w:style>
  <w:style w:type="paragraph" w:styleId="ListParagraph">
    <w:name w:val="List Paragraph"/>
    <w:basedOn w:val="Normal"/>
    <w:uiPriority w:val="34"/>
    <w:qFormat/>
    <w:rsid w:val="00E66C8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6C87"/>
    <w:rPr>
      <w:lang w:val="en-ID"/>
    </w:rPr>
  </w:style>
  <w:style w:type="paragraph" w:styleId="Heading1">
    <w:name w:val="heading 1"/>
    <w:basedOn w:val="Normal"/>
    <w:next w:val="Normal"/>
    <w:link w:val="Heading1Char"/>
    <w:uiPriority w:val="9"/>
    <w:qFormat/>
    <w:rsid w:val="00C217DB"/>
    <w:pPr>
      <w:tabs>
        <w:tab w:val="left" w:pos="2910"/>
      </w:tabs>
      <w:spacing w:after="0" w:line="480" w:lineRule="auto"/>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66C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7B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7B5D"/>
    <w:rPr>
      <w:rFonts w:ascii="Tahoma" w:hAnsi="Tahoma" w:cs="Tahoma"/>
      <w:sz w:val="16"/>
      <w:szCs w:val="16"/>
    </w:rPr>
  </w:style>
  <w:style w:type="paragraph" w:styleId="Header">
    <w:name w:val="header"/>
    <w:basedOn w:val="Normal"/>
    <w:link w:val="HeaderChar"/>
    <w:uiPriority w:val="99"/>
    <w:unhideWhenUsed/>
    <w:rsid w:val="005A7B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7B5D"/>
  </w:style>
  <w:style w:type="paragraph" w:styleId="Footer">
    <w:name w:val="footer"/>
    <w:basedOn w:val="Normal"/>
    <w:link w:val="FooterChar"/>
    <w:uiPriority w:val="99"/>
    <w:unhideWhenUsed/>
    <w:rsid w:val="005A7B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7B5D"/>
  </w:style>
  <w:style w:type="character" w:customStyle="1" w:styleId="Heading1Char">
    <w:name w:val="Heading 1 Char"/>
    <w:basedOn w:val="DefaultParagraphFont"/>
    <w:link w:val="Heading1"/>
    <w:uiPriority w:val="9"/>
    <w:rsid w:val="00C217DB"/>
    <w:rPr>
      <w:rFonts w:ascii="Times New Roman" w:hAnsi="Times New Roman" w:cs="Times New Roman"/>
      <w:b/>
      <w:sz w:val="24"/>
      <w:szCs w:val="24"/>
      <w:lang w:val="en-ID"/>
    </w:rPr>
  </w:style>
  <w:style w:type="paragraph" w:styleId="TOCHeading">
    <w:name w:val="TOC Heading"/>
    <w:basedOn w:val="Heading1"/>
    <w:next w:val="Normal"/>
    <w:uiPriority w:val="39"/>
    <w:unhideWhenUsed/>
    <w:qFormat/>
    <w:rsid w:val="00C217DB"/>
    <w:pPr>
      <w:outlineLvl w:val="9"/>
    </w:pPr>
    <w:rPr>
      <w:lang w:val="en-US" w:eastAsia="ja-JP"/>
    </w:rPr>
  </w:style>
  <w:style w:type="paragraph" w:styleId="TOC1">
    <w:name w:val="toc 1"/>
    <w:basedOn w:val="Normal"/>
    <w:next w:val="Normal"/>
    <w:autoRedefine/>
    <w:uiPriority w:val="39"/>
    <w:unhideWhenUsed/>
    <w:rsid w:val="00C217DB"/>
    <w:pPr>
      <w:tabs>
        <w:tab w:val="right" w:leader="dot" w:pos="7938"/>
      </w:tabs>
      <w:spacing w:after="0" w:line="480" w:lineRule="auto"/>
    </w:pPr>
    <w:rPr>
      <w:rFonts w:ascii="Times New Roman" w:hAnsi="Times New Roman" w:cs="Times New Roman"/>
      <w:b/>
      <w:noProof/>
    </w:rPr>
  </w:style>
  <w:style w:type="paragraph" w:styleId="TOC2">
    <w:name w:val="toc 2"/>
    <w:basedOn w:val="Normal"/>
    <w:next w:val="Normal"/>
    <w:autoRedefine/>
    <w:uiPriority w:val="39"/>
    <w:unhideWhenUsed/>
    <w:rsid w:val="00C217DB"/>
    <w:pPr>
      <w:tabs>
        <w:tab w:val="right" w:leader="dot" w:pos="8080"/>
      </w:tabs>
      <w:spacing w:after="0" w:line="480" w:lineRule="auto"/>
      <w:ind w:left="1276"/>
    </w:pPr>
  </w:style>
  <w:style w:type="paragraph" w:styleId="TOC3">
    <w:name w:val="toc 3"/>
    <w:basedOn w:val="Normal"/>
    <w:next w:val="Normal"/>
    <w:autoRedefine/>
    <w:uiPriority w:val="39"/>
    <w:unhideWhenUsed/>
    <w:rsid w:val="00C217DB"/>
    <w:pPr>
      <w:tabs>
        <w:tab w:val="right" w:leader="dot" w:pos="8080"/>
      </w:tabs>
      <w:spacing w:after="0" w:line="480" w:lineRule="auto"/>
      <w:ind w:left="1843"/>
    </w:pPr>
  </w:style>
  <w:style w:type="character" w:styleId="Hyperlink">
    <w:name w:val="Hyperlink"/>
    <w:basedOn w:val="DefaultParagraphFont"/>
    <w:uiPriority w:val="99"/>
    <w:unhideWhenUsed/>
    <w:rsid w:val="00C217DB"/>
    <w:rPr>
      <w:color w:val="0000FF" w:themeColor="hyperlink"/>
      <w:u w:val="single"/>
    </w:rPr>
  </w:style>
  <w:style w:type="paragraph" w:styleId="TableofFigures">
    <w:name w:val="table of figures"/>
    <w:basedOn w:val="Normal"/>
    <w:next w:val="Normal"/>
    <w:uiPriority w:val="99"/>
    <w:unhideWhenUsed/>
    <w:rsid w:val="00C217DB"/>
    <w:pPr>
      <w:spacing w:after="0"/>
    </w:pPr>
  </w:style>
  <w:style w:type="character" w:customStyle="1" w:styleId="Heading2Char">
    <w:name w:val="Heading 2 Char"/>
    <w:basedOn w:val="DefaultParagraphFont"/>
    <w:link w:val="Heading2"/>
    <w:uiPriority w:val="9"/>
    <w:rsid w:val="00E66C87"/>
    <w:rPr>
      <w:rFonts w:asciiTheme="majorHAnsi" w:eastAsiaTheme="majorEastAsia" w:hAnsiTheme="majorHAnsi" w:cstheme="majorBidi"/>
      <w:b/>
      <w:bCs/>
      <w:color w:val="4F81BD" w:themeColor="accent1"/>
      <w:sz w:val="26"/>
      <w:szCs w:val="26"/>
      <w:lang w:val="en-ID"/>
    </w:rPr>
  </w:style>
  <w:style w:type="paragraph" w:styleId="ListParagraph">
    <w:name w:val="List Paragraph"/>
    <w:basedOn w:val="Normal"/>
    <w:uiPriority w:val="34"/>
    <w:qFormat/>
    <w:rsid w:val="00E66C87"/>
    <w:pPr>
      <w:ind w:left="720"/>
      <w:contextualSpacing/>
    </w:p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6.xml"/><Relationship Id="rId3" Type="http://schemas.openxmlformats.org/officeDocument/2006/relationships/settings" Target="settings.xml"/><Relationship Id="rId21" Type="http://schemas.microsoft.com/office/2007/relationships/stylesWithEffects" Target="stylesWithEffect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4679</Words>
  <Characters>26672</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5-11-19T08:29:00Z</dcterms:created>
  <dcterms:modified xsi:type="dcterms:W3CDTF">2025-11-19T08:29:00Z</dcterms:modified>
</cp:coreProperties>
</file>